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C96B6D" w14:textId="28F984AA" w:rsidR="00167F41" w:rsidRPr="00952115" w:rsidRDefault="00167F41" w:rsidP="00167F41">
      <w:pPr>
        <w:pStyle w:val="Caption"/>
        <w:keepNext/>
        <w:spacing w:before="120" w:after="120" w:line="480" w:lineRule="auto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Table </w:t>
      </w:r>
      <w:r w:rsidR="009003F5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begin"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instrText xml:space="preserve"> SEQ Table \* ARABIC </w:instrText>
      </w:r>
      <w:r w:rsidR="009003F5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separate"/>
      </w:r>
      <w:r w:rsidR="00BE72FF">
        <w:rPr>
          <w:rFonts w:ascii="Times New Roman" w:hAnsi="Times New Roman" w:cs="Times New Roman"/>
          <w:noProof/>
          <w:color w:val="auto"/>
          <w:sz w:val="16"/>
          <w:szCs w:val="16"/>
          <w:lang w:val="en-US"/>
        </w:rPr>
        <w:t>1</w:t>
      </w:r>
      <w:r w:rsidR="009003F5" w:rsidRPr="00952115">
        <w:rPr>
          <w:rFonts w:ascii="Times New Roman" w:hAnsi="Times New Roman" w:cs="Times New Roman"/>
          <w:noProof/>
          <w:color w:val="auto"/>
          <w:sz w:val="16"/>
          <w:szCs w:val="16"/>
          <w:lang w:val="en-US"/>
        </w:rPr>
        <w:fldChar w:fldCharType="end"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>. Dosing guidance in children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771"/>
        <w:gridCol w:w="1218"/>
        <w:gridCol w:w="1596"/>
        <w:gridCol w:w="1580"/>
        <w:gridCol w:w="3613"/>
        <w:gridCol w:w="3113"/>
        <w:gridCol w:w="2723"/>
      </w:tblGrid>
      <w:tr w:rsidR="00167F41" w:rsidRPr="00952115" w14:paraId="6B0C9B08" w14:textId="77777777" w:rsidTr="00167F41">
        <w:trPr>
          <w:trHeight w:val="384"/>
        </w:trPr>
        <w:tc>
          <w:tcPr>
            <w:tcW w:w="567" w:type="pct"/>
            <w:shd w:val="clear" w:color="auto" w:fill="D9E2F3" w:themeFill="accent1" w:themeFillTint="33"/>
          </w:tcPr>
          <w:p w14:paraId="422B1D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ucleoside reverse transcriptase inhibitor NRTI</w:t>
            </w:r>
          </w:p>
        </w:tc>
        <w:tc>
          <w:tcPr>
            <w:tcW w:w="390" w:type="pct"/>
            <w:shd w:val="clear" w:color="auto" w:fill="D9E2F3" w:themeFill="accent1" w:themeFillTint="33"/>
          </w:tcPr>
          <w:p w14:paraId="0B11B6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censing restrictions</w:t>
            </w:r>
          </w:p>
        </w:tc>
        <w:tc>
          <w:tcPr>
            <w:tcW w:w="511" w:type="pct"/>
            <w:shd w:val="clear" w:color="auto" w:fill="D9E2F3" w:themeFill="accent1" w:themeFillTint="33"/>
          </w:tcPr>
          <w:p w14:paraId="4197E30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uideline status</w:t>
            </w:r>
          </w:p>
        </w:tc>
        <w:tc>
          <w:tcPr>
            <w:tcW w:w="506" w:type="pct"/>
            <w:shd w:val="clear" w:color="auto" w:fill="D9E2F3" w:themeFill="accent1" w:themeFillTint="33"/>
          </w:tcPr>
          <w:p w14:paraId="7AEE5C2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vailable formulation</w:t>
            </w:r>
          </w:p>
        </w:tc>
        <w:tc>
          <w:tcPr>
            <w:tcW w:w="1157" w:type="pct"/>
            <w:shd w:val="clear" w:color="auto" w:fill="D9E2F3" w:themeFill="accent1" w:themeFillTint="33"/>
          </w:tcPr>
          <w:p w14:paraId="25519291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PENTA Guideline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YW1mb3JkPC9BdXRob3I+PFllYXI+MjAxNTwvWWVhcj48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YW1mb3JkPC9BdXRob3I+PFllYXI+MjAxNTwvWWVhcj48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1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7" w:type="pct"/>
            <w:shd w:val="clear" w:color="auto" w:fill="D9E2F3" w:themeFill="accent1" w:themeFillTint="33"/>
          </w:tcPr>
          <w:p w14:paraId="45709539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DHHS guideline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DHHS&lt;/Author&gt;&lt;RecNum&gt;1430&lt;/RecNum&gt;&lt;DisplayText&gt;&lt;style face="superscript"&gt;2&lt;/style&gt;&lt;/DisplayText&gt;&lt;record&gt;&lt;rec-number&gt;1430&lt;/rec-number&gt;&lt;foreign-keys&gt;&lt;key app="EN" db-id="55vwdx5eadtrfieswwxpp2ajsrp2f0w25twa" timestamp="1535360922"&gt;1430&lt;/key&gt;&lt;/foreign-keys&gt;&lt;ref-type name="Web Page"&gt;12&lt;/ref-type&gt;&lt;contributors&gt;&lt;authors&gt;&lt;author&gt;DHHS&lt;/author&gt;&lt;/authors&gt;&lt;/contributors&gt;&lt;titles&gt;&lt;title&gt;Panel of Antiretroviral Therapy and Medical Management of HIV-infected Children, Guidelines for the Use of Antiretroviral Agents in Pediatric HIV Infection&lt;/title&gt;&lt;/titles&gt;&lt;volume&gt;2018&lt;/volume&gt;&lt;number&gt;August 27&lt;/number&gt;&lt;dates&gt;&lt;pub-dates&gt;&lt;date&gt;May 22, 2018&lt;/date&gt;&lt;/pub-dates&gt;&lt;/dates&gt;&lt;urls&gt;&lt;related-urls&gt;&lt;url&gt;&lt;style face="underline" font="default" size="100%"&gt;https://aidsinfo.nih.gov/contentfiles/lvguidelines/PediatricGuidelines.pdf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2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72" w:type="pct"/>
            <w:shd w:val="clear" w:color="auto" w:fill="D9E2F3" w:themeFill="accent1" w:themeFillTint="33"/>
          </w:tcPr>
          <w:p w14:paraId="0B198F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WHO dosing annex 201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WHO&lt;/Author&gt;&lt;Year&gt;2018&lt;/Year&gt;&lt;RecNum&gt;1530&lt;/RecNum&gt;&lt;DisplayText&gt;&lt;style face="superscript"&gt;3&lt;/style&gt;&lt;/DisplayText&gt;&lt;record&gt;&lt;rec-number&gt;1530&lt;/rec-number&gt;&lt;foreign-keys&gt;&lt;key app="EN" db-id="55vwdx5eadtrfieswwxpp2ajsrp2f0w25twa" timestamp="1549297894"&gt;1530&lt;/key&gt;&lt;/foreign-keys&gt;&lt;ref-type name="Web Page"&gt;12&lt;/ref-type&gt;&lt;contributors&gt;&lt;authors&gt;&lt;author&gt;WHO&lt;/author&gt;&lt;/authors&gt;&lt;/contributors&gt;&lt;titles&gt;&lt;title&gt;Dosages of ARV drugs for adults and adolescents. Dosing Anex&lt;/title&gt;&lt;/titles&gt;&lt;volume&gt;2019&lt;/volume&gt;&lt;number&gt;February 4&lt;/number&gt;&lt;dates&gt;&lt;year&gt;2018&lt;/year&gt;&lt;pub-dates&gt;&lt;date&gt;December 2018&lt;/date&gt;&lt;/pub-dates&gt;&lt;/dates&gt;&lt;urls&gt;&lt;related-urls&gt;&lt;url&gt;&lt;style face="underline" font="default" size="100%"&gt;https://www.who.int/hiv/pub/guidelines/ARV_Guidelines-2018-Annex3.pdf?ua=1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6EA92C1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2A2A851D" w14:textId="77777777" w:rsidTr="00167F41">
        <w:trPr>
          <w:trHeight w:val="284"/>
        </w:trPr>
        <w:tc>
          <w:tcPr>
            <w:tcW w:w="567" w:type="pct"/>
            <w:tcBorders>
              <w:bottom w:val="single" w:sz="4" w:space="0" w:color="auto"/>
            </w:tcBorders>
            <w:shd w:val="clear" w:color="auto" w:fill="D9E2F3" w:themeFill="accent1" w:themeFillTint="33"/>
          </w:tcPr>
          <w:p w14:paraId="5DA482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90" w:type="pct"/>
            <w:tcBorders>
              <w:top w:val="single" w:sz="24" w:space="0" w:color="000000" w:themeColor="text1"/>
              <w:bottom w:val="single" w:sz="4" w:space="0" w:color="auto"/>
            </w:tcBorders>
            <w:shd w:val="clear" w:color="auto" w:fill="D9E2F3" w:themeFill="accent1" w:themeFillTint="33"/>
          </w:tcPr>
          <w:p w14:paraId="0B373CE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MA / FDA</w:t>
            </w:r>
          </w:p>
        </w:tc>
        <w:tc>
          <w:tcPr>
            <w:tcW w:w="511" w:type="pct"/>
            <w:tcBorders>
              <w:bottom w:val="single" w:sz="4" w:space="0" w:color="auto"/>
            </w:tcBorders>
            <w:shd w:val="clear" w:color="auto" w:fill="D9E2F3" w:themeFill="accent1" w:themeFillTint="33"/>
          </w:tcPr>
          <w:p w14:paraId="61278F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tcBorders>
              <w:bottom w:val="single" w:sz="4" w:space="0" w:color="auto"/>
            </w:tcBorders>
            <w:shd w:val="clear" w:color="auto" w:fill="D9E2F3" w:themeFill="accent1" w:themeFillTint="33"/>
          </w:tcPr>
          <w:p w14:paraId="45C691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  <w:tcBorders>
              <w:bottom w:val="single" w:sz="4" w:space="0" w:color="auto"/>
            </w:tcBorders>
            <w:shd w:val="clear" w:color="auto" w:fill="D9E2F3" w:themeFill="accent1" w:themeFillTint="33"/>
          </w:tcPr>
          <w:p w14:paraId="6DCED6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  <w:tcBorders>
              <w:bottom w:val="single" w:sz="4" w:space="0" w:color="auto"/>
            </w:tcBorders>
            <w:shd w:val="clear" w:color="auto" w:fill="D9E2F3" w:themeFill="accent1" w:themeFillTint="33"/>
          </w:tcPr>
          <w:p w14:paraId="330FE7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tcBorders>
              <w:top w:val="single" w:sz="24" w:space="0" w:color="000000" w:themeColor="text1"/>
              <w:bottom w:val="single" w:sz="4" w:space="0" w:color="auto"/>
            </w:tcBorders>
            <w:shd w:val="clear" w:color="auto" w:fill="D9E2F3" w:themeFill="accent1" w:themeFillTint="33"/>
          </w:tcPr>
          <w:p w14:paraId="0432C1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4BA7F24B" w14:textId="77777777" w:rsidTr="00167F41">
        <w:trPr>
          <w:trHeight w:val="366"/>
        </w:trPr>
        <w:tc>
          <w:tcPr>
            <w:tcW w:w="567" w:type="pct"/>
            <w:tcBorders>
              <w:top w:val="single" w:sz="4" w:space="0" w:color="auto"/>
            </w:tcBorders>
            <w:vAlign w:val="center"/>
          </w:tcPr>
          <w:p w14:paraId="3C417D3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bacavir (ABC)</w:t>
            </w:r>
          </w:p>
          <w:p w14:paraId="376E16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90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1554A8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3 months/ ≥3 months</w:t>
            </w:r>
          </w:p>
        </w:tc>
        <w:tc>
          <w:tcPr>
            <w:tcW w:w="511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6BC61B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</w:t>
            </w:r>
          </w:p>
          <w:p w14:paraId="2A2733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≥2 weeks</w:t>
            </w:r>
          </w:p>
          <w:p w14:paraId="3CFBA6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 First line ≥3 months</w:t>
            </w:r>
          </w:p>
          <w:p w14:paraId="1D342F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 viral load (VL) &gt;100.000 and child &gt;12 years old, ABC is not preferred.</w:t>
            </w:r>
          </w:p>
          <w:p w14:paraId="761B9A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C02189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1775D31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: 20 mg/ml</w:t>
            </w:r>
          </w:p>
          <w:p w14:paraId="1E2FCD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ablets: 300 mg </w:t>
            </w:r>
            <w:r w:rsidRPr="00952115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scored</w:t>
            </w:r>
          </w:p>
          <w:p w14:paraId="2AE5F8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536D86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:</w:t>
            </w:r>
          </w:p>
          <w:p w14:paraId="2BC7D5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&lt;25 kg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3 months old: 8 mg/kg BD or 16 mg/kg QD (max dose 600 mg/day)</w:t>
            </w:r>
          </w:p>
          <w:p w14:paraId="2C4A1F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29AD6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s:</w:t>
            </w:r>
          </w:p>
          <w:p w14:paraId="79255A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21 kg: 150mg, ½ tablet BD or 1 tablet QD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br/>
              <w:t>&gt;21-30 kg: ½ tablet AM + 1 tablet PM or 1½ tablet QD</w:t>
            </w:r>
          </w:p>
          <w:p w14:paraId="28FF70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&gt;30 kg: 1 tablet BD or 2 tablets QD (max dose 600 mg/day) </w:t>
            </w:r>
          </w:p>
          <w:p w14:paraId="6A8597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20047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7FD256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:</w:t>
            </w:r>
          </w:p>
          <w:p w14:paraId="433F36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&lt;25 kg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3 months old: 8 mg/kg BD or 16 mg/kg QD (max dose 600 mg/day)</w:t>
            </w:r>
          </w:p>
          <w:p w14:paraId="6B1CEE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FF5B9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s (300 mg):</w:t>
            </w:r>
          </w:p>
          <w:p w14:paraId="20C915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 ½ tablet BD or 1 tablet QD</w:t>
            </w:r>
          </w:p>
          <w:p w14:paraId="5D5B9F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14 kg: ½ tablet AM + 1 tablet PM</w:t>
            </w:r>
          </w:p>
          <w:p w14:paraId="1F0E99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&gt;25 kg: 1 tablet BD or 2 tablets QD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(max dose 600 mg/day)</w:t>
            </w:r>
          </w:p>
          <w:p w14:paraId="0E17FA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</w:p>
          <w:p w14:paraId="48F459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</w:p>
          <w:p w14:paraId="611F3D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695595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2A9079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BC/3TC 60/30 mg tablets (dispersible)</w:t>
            </w:r>
          </w:p>
          <w:p w14:paraId="038A69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2 tablets QD or 1 tablet BD</w:t>
            </w:r>
          </w:p>
          <w:p w14:paraId="6FEAD9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3 tablet QD or 1.5 tablets BD</w:t>
            </w:r>
          </w:p>
          <w:p w14:paraId="1F9F30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4 tablets QD or 2 tablets BD</w:t>
            </w:r>
          </w:p>
          <w:p w14:paraId="391723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5 tablets QD or 2.5 tablets BD</w:t>
            </w:r>
          </w:p>
          <w:p w14:paraId="47BB18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6 tablets QD or 3 tablets BD</w:t>
            </w:r>
          </w:p>
          <w:p w14:paraId="6F97CB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D5D26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BC/3TC 120/60 mg (dispersible)</w:t>
            </w:r>
          </w:p>
          <w:p w14:paraId="698C65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1 tablet QD</w:t>
            </w:r>
          </w:p>
          <w:p w14:paraId="4A1A06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1.5 tablet QD</w:t>
            </w:r>
          </w:p>
          <w:p w14:paraId="636D4C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2 tablets QD</w:t>
            </w:r>
          </w:p>
          <w:p w14:paraId="732A8E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2.5 tablets QD</w:t>
            </w:r>
          </w:p>
          <w:p w14:paraId="42B54A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0-24.9 kg: 3 tablets QD</w:t>
            </w:r>
          </w:p>
          <w:p w14:paraId="3FF71B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5F3C1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BC/3TC 600/300 mg tablets</w:t>
            </w:r>
          </w:p>
          <w:p w14:paraId="735ACB8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4.9 kg: 1 tablet QD</w:t>
            </w:r>
          </w:p>
          <w:p w14:paraId="7D3E58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BD50BC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BC liquid 20 mg/mL</w:t>
            </w:r>
          </w:p>
          <w:p w14:paraId="173181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3 mL BD</w:t>
            </w:r>
          </w:p>
          <w:p w14:paraId="6140D0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4 mL BD</w:t>
            </w:r>
          </w:p>
          <w:p w14:paraId="0E9C09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6 mL BD</w:t>
            </w:r>
          </w:p>
          <w:p w14:paraId="131FF2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6B618CF6" w14:textId="77777777" w:rsidTr="00167F41">
        <w:trPr>
          <w:trHeight w:val="384"/>
        </w:trPr>
        <w:tc>
          <w:tcPr>
            <w:tcW w:w="567" w:type="pct"/>
            <w:vAlign w:val="center"/>
          </w:tcPr>
          <w:p w14:paraId="05070B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Zidovudine (AZT)</w:t>
            </w:r>
          </w:p>
        </w:tc>
        <w:tc>
          <w:tcPr>
            <w:tcW w:w="390" w:type="pct"/>
          </w:tcPr>
          <w:p w14:paraId="7A5108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Birth /Birth</w:t>
            </w:r>
          </w:p>
        </w:tc>
        <w:tc>
          <w:tcPr>
            <w:tcW w:w="511" w:type="pct"/>
          </w:tcPr>
          <w:p w14:paraId="11C723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 First line 0 to &lt;3 years</w:t>
            </w:r>
          </w:p>
          <w:p w14:paraId="1FBAFD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in children ≥3 years</w:t>
            </w:r>
          </w:p>
          <w:p w14:paraId="6390FB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 Alternative &lt;12 years in combination with 3TC.</w:t>
            </w:r>
          </w:p>
          <w:p w14:paraId="4C1E72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HHS:</w:t>
            </w:r>
          </w:p>
          <w:p w14:paraId="471658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- birth to &lt;6 years</w:t>
            </w:r>
          </w:p>
          <w:p w14:paraId="3F5BF2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lternative - ≥6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years </w:t>
            </w:r>
          </w:p>
        </w:tc>
        <w:tc>
          <w:tcPr>
            <w:tcW w:w="506" w:type="pct"/>
          </w:tcPr>
          <w:p w14:paraId="4573C9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Liquid: 10 mg/ml</w:t>
            </w:r>
          </w:p>
          <w:p w14:paraId="05F8F2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s: 100 mg</w:t>
            </w:r>
          </w:p>
          <w:p w14:paraId="3A7BF2B7" w14:textId="77777777" w:rsidR="00167F41" w:rsidRPr="00952115" w:rsidRDefault="002D3BE0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ispersible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ablets: 60 mg</w:t>
            </w:r>
          </w:p>
          <w:p w14:paraId="401B24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 infusion: 10 mg/ml</w:t>
            </w:r>
          </w:p>
        </w:tc>
        <w:tc>
          <w:tcPr>
            <w:tcW w:w="1157" w:type="pct"/>
          </w:tcPr>
          <w:p w14:paraId="6C591F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ild dosing liquid (from birth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):</w:t>
            </w:r>
          </w:p>
          <w:p w14:paraId="321F80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4-9 kg: 12 mg/kg BD</w:t>
            </w:r>
          </w:p>
          <w:p w14:paraId="7D8A5D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-30 kg: 9 mg/kg BD</w:t>
            </w:r>
          </w:p>
          <w:p w14:paraId="403761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kg: 300 mg BD</w:t>
            </w:r>
          </w:p>
          <w:p w14:paraId="27B58D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AFE98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ild dosing for capsules:</w:t>
            </w:r>
          </w:p>
          <w:p w14:paraId="1427E980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8-13 kg: 100 mg BD</w:t>
            </w:r>
          </w:p>
          <w:p w14:paraId="5A359283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14-21 kg: 100 mg AM + 200 mg PM</w:t>
            </w:r>
          </w:p>
          <w:p w14:paraId="5442A293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22-30 kg: 200 mg BD; (</w:t>
            </w:r>
            <w:r w:rsidRPr="00911528">
              <w:rPr>
                <w:rFonts w:ascii="Times New Roman" w:hAnsi="Times New Roman" w:cs="Times New Roman"/>
                <w:sz w:val="16"/>
                <w:szCs w:val="16"/>
                <w:lang w:val="de-DE" w:eastAsia="zh-CN"/>
              </w:rPr>
              <w:t>≥</w:t>
            </w: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30 kg): 300 mg BD</w:t>
            </w:r>
          </w:p>
          <w:p w14:paraId="1B63CC54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</w:p>
          <w:p w14:paraId="5EA26DB5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</w:p>
        </w:tc>
        <w:tc>
          <w:tcPr>
            <w:tcW w:w="997" w:type="pct"/>
            <w:shd w:val="clear" w:color="auto" w:fill="C2C2C2"/>
          </w:tcPr>
          <w:p w14:paraId="1857A5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:</w:t>
            </w:r>
          </w:p>
          <w:p w14:paraId="7579C2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 to &lt;9 kg: 12 mg/kg BD (max dose: 300 mg/day)</w:t>
            </w:r>
          </w:p>
          <w:p w14:paraId="5B15EE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 to &lt;30 kg: 9 mg/kg BD (max dose: 300 mg/day)</w:t>
            </w:r>
          </w:p>
          <w:p w14:paraId="73696C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≥30 kg: 300 mg BD </w:t>
            </w:r>
          </w:p>
          <w:p w14:paraId="2E66B4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52318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E5C90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: 12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every 6 hours (QDS)</w:t>
            </w:r>
          </w:p>
          <w:p w14:paraId="6017597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AD119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Dosing for premature newborns</w:t>
            </w:r>
          </w:p>
          <w:p w14:paraId="42DE78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estational age &lt;30 weeks:</w:t>
            </w:r>
          </w:p>
          <w:p w14:paraId="6BC335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dose:</w:t>
            </w:r>
          </w:p>
          <w:p w14:paraId="3AEA3FE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s 0 to &lt;4: 2 mg/kg BD</w:t>
            </w:r>
          </w:p>
          <w:p w14:paraId="47A19D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s 4 to &lt;8: 3 mg/kg BD</w:t>
            </w:r>
          </w:p>
          <w:p w14:paraId="1E125D9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s 8 to &lt;10: 12 mg/kg BD</w:t>
            </w:r>
          </w:p>
          <w:p w14:paraId="419DB6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A5D4FF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or ≥30 to &lt;35 Weeks Gestation at Birth:</w:t>
            </w:r>
          </w:p>
          <w:p w14:paraId="48D252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dose:</w:t>
            </w:r>
          </w:p>
          <w:p w14:paraId="47BEB3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0 to &lt;2: 2 mg/kg BD</w:t>
            </w:r>
          </w:p>
          <w:p w14:paraId="79F8FE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2 to &lt;6: 3 mg/kg BD</w:t>
            </w:r>
          </w:p>
          <w:p w14:paraId="60392C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6 to &lt;8: 12 mg/kg BD</w:t>
            </w:r>
          </w:p>
          <w:p w14:paraId="0C5AB0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E2B71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 dose:</w:t>
            </w:r>
          </w:p>
          <w:p w14:paraId="33B456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5 mg/kg every 6 hours (QDS)</w:t>
            </w:r>
          </w:p>
        </w:tc>
        <w:tc>
          <w:tcPr>
            <w:tcW w:w="872" w:type="pct"/>
            <w:shd w:val="clear" w:color="auto" w:fill="C2C2C2"/>
          </w:tcPr>
          <w:p w14:paraId="2874F0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ZT 60 mg tablets (dispersible)</w:t>
            </w:r>
          </w:p>
          <w:p w14:paraId="292A94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1 tablet BD</w:t>
            </w:r>
          </w:p>
          <w:p w14:paraId="6184EC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1.5 tablets BD</w:t>
            </w:r>
          </w:p>
          <w:p w14:paraId="43675C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2 tablets BD</w:t>
            </w:r>
          </w:p>
          <w:p w14:paraId="6F59C4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2.5 tablets BD</w:t>
            </w:r>
          </w:p>
          <w:p w14:paraId="61E033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3 tablets BD</w:t>
            </w:r>
          </w:p>
          <w:p w14:paraId="711581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103CA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ZT 300 mg tablets</w:t>
            </w:r>
          </w:p>
          <w:p w14:paraId="6987EB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4.9 kg: 1 tablet BD</w:t>
            </w:r>
          </w:p>
          <w:p w14:paraId="1E6701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0BA74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or children &lt;4 weeks of age:</w:t>
            </w:r>
          </w:p>
          <w:p w14:paraId="3C0F29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ZT liquid 10 mg/mL</w:t>
            </w:r>
          </w:p>
          <w:p w14:paraId="2CBD5D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-3 kg: 1 mL BD</w:t>
            </w:r>
          </w:p>
          <w:p w14:paraId="77AD91E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4 kg: 1.5 mL BD</w:t>
            </w:r>
          </w:p>
          <w:p w14:paraId="58C3D22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-5 kg: 2 mL BD</w:t>
            </w:r>
          </w:p>
        </w:tc>
      </w:tr>
      <w:tr w:rsidR="00167F41" w:rsidRPr="00952115" w14:paraId="6B7A7B27" w14:textId="77777777" w:rsidTr="00167F41">
        <w:trPr>
          <w:trHeight w:val="384"/>
        </w:trPr>
        <w:tc>
          <w:tcPr>
            <w:tcW w:w="567" w:type="pct"/>
            <w:vAlign w:val="center"/>
          </w:tcPr>
          <w:p w14:paraId="1869AA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Emtricitabine (FTC)</w:t>
            </w:r>
          </w:p>
        </w:tc>
        <w:tc>
          <w:tcPr>
            <w:tcW w:w="390" w:type="pct"/>
          </w:tcPr>
          <w:p w14:paraId="28ADE2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4 months/ Birth</w:t>
            </w:r>
          </w:p>
        </w:tc>
        <w:tc>
          <w:tcPr>
            <w:tcW w:w="511" w:type="pct"/>
          </w:tcPr>
          <w:p w14:paraId="31D66B2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 Second line &lt;10 years, First line &gt;10 years</w:t>
            </w:r>
          </w:p>
          <w:p w14:paraId="09D911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ENTA: Second line &lt;12 years </w:t>
            </w:r>
          </w:p>
          <w:p w14:paraId="678067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First line ≥12 years </w:t>
            </w:r>
          </w:p>
          <w:p w14:paraId="440FDF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HHS: First line ≥6 years with estimated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rCl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≥30 mL/min</w:t>
            </w:r>
          </w:p>
          <w:p w14:paraId="2FFF67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</w:tcPr>
          <w:p w14:paraId="7433A1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Liquid: 10 mg/ml</w:t>
            </w:r>
          </w:p>
          <w:p w14:paraId="7BBFD91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s: 200 mg</w:t>
            </w:r>
          </w:p>
        </w:tc>
        <w:tc>
          <w:tcPr>
            <w:tcW w:w="1157" w:type="pct"/>
          </w:tcPr>
          <w:p w14:paraId="09F84A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</w:t>
            </w:r>
          </w:p>
          <w:p w14:paraId="155105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4 months: 6 mg/kg QD (max dose: 240 mg/day)</w:t>
            </w:r>
          </w:p>
          <w:p w14:paraId="604DBA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s</w:t>
            </w:r>
          </w:p>
          <w:p w14:paraId="20FE4B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≥33 kg: 200 mg QD (liquid and capsules not bioequivalent)</w:t>
            </w:r>
          </w:p>
          <w:p w14:paraId="569F3A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59084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</w:tcPr>
          <w:p w14:paraId="04257E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: 0 to &lt;3 months:  3 mg/kg QD (max dose: 240 mg/day)</w:t>
            </w:r>
          </w:p>
          <w:p w14:paraId="2D6AF2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4 months: 6 mg/kg QD (max dose: 240 mg/day)</w:t>
            </w:r>
          </w:p>
          <w:p w14:paraId="7ADB023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≥33 kg: 240 mg QD </w:t>
            </w:r>
          </w:p>
          <w:p w14:paraId="3EF006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s: ≥33 kg: 200 mg QD (liquid and capsules not bioequivalent)</w:t>
            </w:r>
          </w:p>
          <w:p w14:paraId="192F16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E76C59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shd w:val="clear" w:color="auto" w:fill="auto"/>
          </w:tcPr>
          <w:p w14:paraId="6D86E7E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 dose in annex</w:t>
            </w:r>
          </w:p>
        </w:tc>
      </w:tr>
      <w:tr w:rsidR="00167F41" w:rsidRPr="00952115" w14:paraId="398D5D2C" w14:textId="77777777" w:rsidTr="00167F41">
        <w:trPr>
          <w:trHeight w:val="384"/>
        </w:trPr>
        <w:tc>
          <w:tcPr>
            <w:tcW w:w="567" w:type="pct"/>
            <w:vAlign w:val="center"/>
          </w:tcPr>
          <w:p w14:paraId="54D36D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amivudine (3TC)</w:t>
            </w:r>
          </w:p>
        </w:tc>
        <w:tc>
          <w:tcPr>
            <w:tcW w:w="390" w:type="pct"/>
          </w:tcPr>
          <w:p w14:paraId="4E2BC53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3 months/ Birth</w:t>
            </w:r>
          </w:p>
        </w:tc>
        <w:tc>
          <w:tcPr>
            <w:tcW w:w="511" w:type="pct"/>
          </w:tcPr>
          <w:p w14:paraId="003A368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 First line in all children</w:t>
            </w:r>
          </w:p>
          <w:p w14:paraId="5449FD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 First line in all children</w:t>
            </w:r>
          </w:p>
          <w:p w14:paraId="358B530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HHS:</w:t>
            </w:r>
          </w:p>
          <w:p w14:paraId="3CFC15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in all children</w:t>
            </w:r>
          </w:p>
        </w:tc>
        <w:tc>
          <w:tcPr>
            <w:tcW w:w="506" w:type="pct"/>
          </w:tcPr>
          <w:p w14:paraId="2DD266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: 10mg/ml</w:t>
            </w:r>
          </w:p>
          <w:p w14:paraId="7BA31A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s: 150mg s</w:t>
            </w:r>
            <w:r w:rsidRPr="00952115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cored</w:t>
            </w:r>
          </w:p>
          <w:p w14:paraId="3B3CAF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300mg, 100mg</w:t>
            </w:r>
          </w:p>
        </w:tc>
        <w:tc>
          <w:tcPr>
            <w:tcW w:w="1157" w:type="pct"/>
          </w:tcPr>
          <w:p w14:paraId="222FB11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:</w:t>
            </w:r>
          </w:p>
          <w:p w14:paraId="1AA8C2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hild dosing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(≥3 months): 4 mg/kg BD, or 8 mg/kg QD (max 300 mg/day)</w:t>
            </w:r>
          </w:p>
          <w:p w14:paraId="572FF7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</w:p>
          <w:p w14:paraId="664506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 xml:space="preserve">Tablets (≥3  years): </w:t>
            </w:r>
          </w:p>
          <w:p w14:paraId="012373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21 kg: ½ tablet BD or 1 tablet QD</w:t>
            </w:r>
          </w:p>
          <w:p w14:paraId="481FD8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1-30 kg: ½ tablet AM and 1 tablet PM or 1½ QD</w:t>
            </w:r>
          </w:p>
          <w:p w14:paraId="08CFAD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0 kg: 1 tablet BD or 2 tablets QD</w:t>
            </w:r>
          </w:p>
          <w:p w14:paraId="22482E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62B04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997" w:type="pct"/>
            <w:shd w:val="clear" w:color="auto" w:fill="C2C2C2"/>
          </w:tcPr>
          <w:p w14:paraId="7B523C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Neonates (≥32 weeks gestation at birth)</w:t>
            </w:r>
          </w:p>
          <w:p w14:paraId="1CDB31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:</w:t>
            </w:r>
          </w:p>
          <w:p w14:paraId="1FF9CF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 to &lt;4 weeks: 2 mg/kg BD</w:t>
            </w:r>
          </w:p>
          <w:p w14:paraId="4D93B6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 weeks to &lt;3 months: 4 mg/kg BD</w:t>
            </w:r>
          </w:p>
          <w:p w14:paraId="36D72A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77C20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Child dosing (≥3 months):</w:t>
            </w:r>
          </w:p>
          <w:p w14:paraId="6FE4A8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3 months to 3 years: 5 mg/kg BD (max 150 mg BD)</w:t>
            </w:r>
          </w:p>
          <w:p w14:paraId="32302D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3 years: 5 mg/kg BD (max 150 mg BD) or 10 mg/kg QD (max 300 mg)</w:t>
            </w:r>
          </w:p>
          <w:p w14:paraId="7D5394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A869D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 150 mg (≥ 3 years):</w:t>
            </w:r>
          </w:p>
          <w:p w14:paraId="6964563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1 kg: ½ tablet BD or 1 tablet QD;</w:t>
            </w:r>
          </w:p>
          <w:p w14:paraId="494BAD9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 to &lt;30 kg: ½ tablet AM + 1 tablet PM or 1½ tablet QD</w:t>
            </w:r>
          </w:p>
          <w:p w14:paraId="774FED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30 kg: 1 tablet BD or 2 tablets QD</w:t>
            </w:r>
          </w:p>
          <w:p w14:paraId="504F5C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F91A1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 300 mg (≥12 years):</w:t>
            </w:r>
          </w:p>
          <w:p w14:paraId="60ED2D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0 mg BD or 300 mg QD</w:t>
            </w:r>
          </w:p>
          <w:p w14:paraId="0600E3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B22EE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63791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CCCB5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shd w:val="clear" w:color="auto" w:fill="C2C2C2"/>
          </w:tcPr>
          <w:p w14:paraId="2459A4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BC/3TC 60/30 mg tablets (dispersible)</w:t>
            </w:r>
          </w:p>
          <w:p w14:paraId="1E13B3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2 tablets QD or 1 tablet BD</w:t>
            </w:r>
          </w:p>
          <w:p w14:paraId="74C9A3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3 tablet QD or 1.5 tablets BD</w:t>
            </w:r>
          </w:p>
          <w:p w14:paraId="769785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4 tablets QD or 2 tablets BD</w:t>
            </w:r>
          </w:p>
          <w:p w14:paraId="2DF6A3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5 tablets QD or 2.5 tablets BD</w:t>
            </w:r>
          </w:p>
          <w:p w14:paraId="69E6C0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6 tablets QD or 3 tablets BD</w:t>
            </w:r>
          </w:p>
          <w:p w14:paraId="547180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16412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BC/3TC 120/60 mg (dispersible)</w:t>
            </w:r>
          </w:p>
          <w:p w14:paraId="172A45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1 tablet QD</w:t>
            </w:r>
          </w:p>
          <w:p w14:paraId="4BC4E1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1.5 tablet QD</w:t>
            </w:r>
          </w:p>
          <w:p w14:paraId="5B1D19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2 tablets QD</w:t>
            </w:r>
          </w:p>
          <w:p w14:paraId="066CA3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2.5 tablets QD</w:t>
            </w:r>
          </w:p>
          <w:p w14:paraId="10C0D5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3 tablets QD</w:t>
            </w:r>
          </w:p>
          <w:p w14:paraId="50D223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8A863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BC/3TC 600/300 mg tablets</w:t>
            </w:r>
          </w:p>
          <w:p w14:paraId="5F0B7C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4.9 kg: 1 tablet QD</w:t>
            </w:r>
          </w:p>
          <w:p w14:paraId="56A7F6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4AF68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TC liquid 10 mg/mL</w:t>
            </w:r>
          </w:p>
          <w:p w14:paraId="585150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3 mL BD</w:t>
            </w:r>
          </w:p>
          <w:p w14:paraId="427DDF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4 mL BD</w:t>
            </w:r>
          </w:p>
          <w:p w14:paraId="71FEEB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6 mL BD</w:t>
            </w:r>
          </w:p>
          <w:p w14:paraId="5B8FF5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CC77B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or children &lt;4 weeks of age:</w:t>
            </w:r>
          </w:p>
          <w:p w14:paraId="4BC909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ZT liquid 10 mg/mL</w:t>
            </w:r>
          </w:p>
          <w:p w14:paraId="7A803F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-3 kg: 0.5 mL BD</w:t>
            </w:r>
          </w:p>
          <w:p w14:paraId="2520B7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4 kg: 0.8 mL BD</w:t>
            </w:r>
          </w:p>
          <w:p w14:paraId="7335D5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-5 kg: 1 mL BD</w:t>
            </w:r>
          </w:p>
          <w:p w14:paraId="73525B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</w:p>
        </w:tc>
      </w:tr>
      <w:tr w:rsidR="00167F41" w:rsidRPr="00952115" w14:paraId="7494495E" w14:textId="77777777" w:rsidTr="00167F41">
        <w:trPr>
          <w:trHeight w:val="384"/>
        </w:trPr>
        <w:tc>
          <w:tcPr>
            <w:tcW w:w="567" w:type="pct"/>
            <w:vAlign w:val="center"/>
          </w:tcPr>
          <w:p w14:paraId="7F3C3D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Tenofovir Disoproxil fumarate (TDF)</w:t>
            </w:r>
          </w:p>
        </w:tc>
        <w:tc>
          <w:tcPr>
            <w:tcW w:w="390" w:type="pct"/>
          </w:tcPr>
          <w:p w14:paraId="451C7D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 years /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 years</w:t>
            </w:r>
          </w:p>
        </w:tc>
        <w:tc>
          <w:tcPr>
            <w:tcW w:w="511" w:type="pct"/>
          </w:tcPr>
          <w:p w14:paraId="70FA0F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 alternative   &gt;3 years</w:t>
            </w:r>
          </w:p>
          <w:p w14:paraId="442A81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  ≥10 years</w:t>
            </w:r>
          </w:p>
          <w:p w14:paraId="2DB9B4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</w:t>
            </w:r>
          </w:p>
          <w:p w14:paraId="485432C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  &lt;12 years old.</w:t>
            </w:r>
          </w:p>
          <w:p w14:paraId="612BBF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First line   ≥12 years old </w:t>
            </w:r>
          </w:p>
          <w:p w14:paraId="666048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HHS:</w:t>
            </w:r>
          </w:p>
          <w:p w14:paraId="16D7E2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lternative   &lt;12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years old</w:t>
            </w:r>
          </w:p>
          <w:p w14:paraId="730928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  ≥12 years</w:t>
            </w:r>
            <w:r w:rsidR="00F356F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 combination with FTC</w:t>
            </w:r>
          </w:p>
        </w:tc>
        <w:tc>
          <w:tcPr>
            <w:tcW w:w="506" w:type="pct"/>
          </w:tcPr>
          <w:p w14:paraId="415EE8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Oral powder: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br/>
              <w:t>40mg TDF/g</w:t>
            </w:r>
          </w:p>
          <w:p w14:paraId="710B74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s: 150mg, 200mg, 250mg, 300mg</w:t>
            </w:r>
          </w:p>
          <w:p w14:paraId="5F7DB3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</w:tcPr>
          <w:p w14:paraId="744F35F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ild dosing granule (1 scoop (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= 40mg)</w:t>
            </w:r>
          </w:p>
          <w:p w14:paraId="1DD6FB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2 years – 12 years)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5B823B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2 kg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 xml:space="preserve">: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</w:t>
            </w:r>
            <w:bookmarkStart w:id="0" w:name="OLE_LINK15"/>
            <w:bookmarkStart w:id="1" w:name="OLE_LINK16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g</w:t>
            </w:r>
            <w:bookmarkEnd w:id="0"/>
            <w:bookmarkEnd w:id="1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kg QD</w:t>
            </w:r>
          </w:p>
          <w:p w14:paraId="2E26BA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-12 kg: 2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1ED13E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2-14 kg: 2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5C5B44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4-17 kg): 3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345469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7-19 kg: 3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256C32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9-22 kg: 4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42CB95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2-24 kg: 4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173D7D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24-27 kg: 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2D03CC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7-29 kg: 5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05C904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9-32 kg: 6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0BC9C5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2-34 kg: 6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56B32C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4-35 kg: 7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32B403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≥35 kg: 7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3F07CC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93875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ild dosing tablet (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2 yrs):</w:t>
            </w:r>
          </w:p>
          <w:p w14:paraId="761143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-22 kg: 150 mg QD</w:t>
            </w:r>
          </w:p>
          <w:p w14:paraId="0F5FA0E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-28 kg: 200 mg QD</w:t>
            </w:r>
          </w:p>
          <w:p w14:paraId="62AD1E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-35 kg: 250 mg QD</w:t>
            </w:r>
          </w:p>
          <w:p w14:paraId="267156E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35 kg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300 mg QD</w:t>
            </w:r>
          </w:p>
          <w:p w14:paraId="651ED1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</w:tcPr>
          <w:p w14:paraId="6A646E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hild dosing granule (1 scoop (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= 40mg)</w:t>
            </w:r>
          </w:p>
          <w:p w14:paraId="29F234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2 years – 12 years)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4BE04F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2 kg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 xml:space="preserve">: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 mg/kg QD</w:t>
            </w:r>
          </w:p>
          <w:p w14:paraId="77598F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-12 kg: 2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41E6A8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2-14 kg: 2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48D012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4-17 kg): 3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715C24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7-19 kg: 3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76E71E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9-22 kg: 4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1B8786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2-24 kg: 4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393738A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24-27 kg: 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1685E1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7-29 kg: 5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2916620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9-32 kg: 6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5ABC29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2-34 kg: 6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7F7F7E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4-35 kg: 7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5917CB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≥35 kg: 7.5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p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00EE85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99548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ild dosing tablet (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2 yrs):</w:t>
            </w:r>
          </w:p>
          <w:p w14:paraId="4F0416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-22 kg: 150 mg QD</w:t>
            </w:r>
          </w:p>
          <w:p w14:paraId="6AD1D8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-28 kg: 200 mg QD</w:t>
            </w:r>
          </w:p>
          <w:p w14:paraId="0F7D41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-35 kg: 250 mg QD</w:t>
            </w:r>
          </w:p>
          <w:p w14:paraId="534916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35 kg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300 mg QD</w:t>
            </w:r>
          </w:p>
          <w:p w14:paraId="35E715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shd w:val="clear" w:color="auto" w:fill="auto"/>
          </w:tcPr>
          <w:p w14:paraId="7D38514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 dose in annex</w:t>
            </w:r>
          </w:p>
        </w:tc>
      </w:tr>
      <w:tr w:rsidR="00167F41" w:rsidRPr="00952115" w14:paraId="6B96365B" w14:textId="77777777" w:rsidTr="00167F41">
        <w:trPr>
          <w:trHeight w:val="384"/>
        </w:trPr>
        <w:tc>
          <w:tcPr>
            <w:tcW w:w="567" w:type="pct"/>
            <w:vAlign w:val="center"/>
          </w:tcPr>
          <w:p w14:paraId="77CF9D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enofovir Alafenamide (TAF)</w:t>
            </w:r>
          </w:p>
        </w:tc>
        <w:tc>
          <w:tcPr>
            <w:tcW w:w="390" w:type="pct"/>
          </w:tcPr>
          <w:p w14:paraId="72CC9A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6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years /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6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years in children &gt;35 kg</w:t>
            </w:r>
          </w:p>
          <w:p w14:paraId="2E49C5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 in children &gt;25 kg without a PI</w:t>
            </w:r>
          </w:p>
        </w:tc>
        <w:tc>
          <w:tcPr>
            <w:tcW w:w="511" w:type="pct"/>
          </w:tcPr>
          <w:p w14:paraId="5F3863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 Not included</w:t>
            </w:r>
          </w:p>
          <w:p w14:paraId="113D23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 Not preferred</w:t>
            </w:r>
          </w:p>
          <w:p w14:paraId="719AB68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HHS: First line for children ≥6 years with estimated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rCl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≥30 mL/min</w:t>
            </w:r>
          </w:p>
          <w:p w14:paraId="5759C2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</w:tcPr>
          <w:p w14:paraId="297CC2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or HIV only available in combination tablets</w:t>
            </w:r>
          </w:p>
          <w:p w14:paraId="3239A3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</w:tcPr>
          <w:p w14:paraId="68351D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commended in children</w:t>
            </w:r>
          </w:p>
        </w:tc>
        <w:tc>
          <w:tcPr>
            <w:tcW w:w="997" w:type="pct"/>
            <w:shd w:val="clear" w:color="auto" w:fill="C2C2C2"/>
          </w:tcPr>
          <w:p w14:paraId="58C928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For HIV only available in fixed dose combination (FDCs) tablets </w:t>
            </w:r>
          </w:p>
          <w:p w14:paraId="381400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 combination tablet:</w:t>
            </w:r>
          </w:p>
          <w:p w14:paraId="725A87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 xml:space="preserve">≥25 kg: 1 tablet QD not to be used with PIs </w:t>
            </w:r>
          </w:p>
          <w:p w14:paraId="161849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35 kg: 1 tablet QD</w:t>
            </w:r>
          </w:p>
        </w:tc>
        <w:tc>
          <w:tcPr>
            <w:tcW w:w="872" w:type="pct"/>
            <w:shd w:val="clear" w:color="auto" w:fill="C2C2C2"/>
          </w:tcPr>
          <w:p w14:paraId="3CD5A7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 dose in annex</w:t>
            </w:r>
          </w:p>
        </w:tc>
      </w:tr>
      <w:tr w:rsidR="00167F41" w:rsidRPr="00952115" w14:paraId="10FB3AC4" w14:textId="77777777" w:rsidTr="00167F41">
        <w:trPr>
          <w:trHeight w:val="384"/>
        </w:trPr>
        <w:tc>
          <w:tcPr>
            <w:tcW w:w="567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7CB036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n-nucleoside reverse transcriptase inhibitor (NNRTI)</w:t>
            </w:r>
          </w:p>
        </w:tc>
        <w:tc>
          <w:tcPr>
            <w:tcW w:w="390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0F1B0C3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censing restrictions</w:t>
            </w:r>
          </w:p>
        </w:tc>
        <w:tc>
          <w:tcPr>
            <w:tcW w:w="511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1BB0E9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uideline status</w:t>
            </w:r>
          </w:p>
        </w:tc>
        <w:tc>
          <w:tcPr>
            <w:tcW w:w="506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6CFEC5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vailable formulation</w:t>
            </w:r>
          </w:p>
        </w:tc>
        <w:tc>
          <w:tcPr>
            <w:tcW w:w="1157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04F1C2E2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PENTA Guideline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YW1mb3JkPC9BdXRob3I+PFllYXI+MjAxNTwvWWVhcj48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YW1mb3JkPC9BdXRob3I+PFllYXI+MjAxNTwvWWVhcj48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1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7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49CE0D86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DHHS guideline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DHHS&lt;/Author&gt;&lt;RecNum&gt;1430&lt;/RecNum&gt;&lt;DisplayText&gt;&lt;style face="superscript"&gt;2&lt;/style&gt;&lt;/DisplayText&gt;&lt;record&gt;&lt;rec-number&gt;1430&lt;/rec-number&gt;&lt;foreign-keys&gt;&lt;key app="EN" db-id="55vwdx5eadtrfieswwxpp2ajsrp2f0w25twa" timestamp="1535360922"&gt;1430&lt;/key&gt;&lt;/foreign-keys&gt;&lt;ref-type name="Web Page"&gt;12&lt;/ref-type&gt;&lt;contributors&gt;&lt;authors&gt;&lt;author&gt;DHHS&lt;/author&gt;&lt;/authors&gt;&lt;/contributors&gt;&lt;titles&gt;&lt;title&gt;Panel of Antiretroviral Therapy and Medical Management of HIV-infected Children, Guidelines for the Use of Antiretroviral Agents in Pediatric HIV Infection&lt;/title&gt;&lt;/titles&gt;&lt;volume&gt;2018&lt;/volume&gt;&lt;number&gt;August 27&lt;/number&gt;&lt;dates&gt;&lt;pub-dates&gt;&lt;date&gt;May 22, 2018&lt;/date&gt;&lt;/pub-dates&gt;&lt;/dates&gt;&lt;urls&gt;&lt;related-urls&gt;&lt;url&gt;&lt;style face="underline" font="default" size="100%"&gt;https://aidsinfo.nih.gov/contentfiles/lvguidelines/PediatricGuidelines.pdf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2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72" w:type="pct"/>
            <w:tcBorders>
              <w:top w:val="nil"/>
              <w:bottom w:val="single" w:sz="24" w:space="0" w:color="auto"/>
            </w:tcBorders>
            <w:shd w:val="clear" w:color="auto" w:fill="D9E2F3" w:themeFill="accent1" w:themeFillTint="33"/>
          </w:tcPr>
          <w:p w14:paraId="00E9BB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WHO dosing annex 201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WHO&lt;/Author&gt;&lt;Year&gt;2018&lt;/Year&gt;&lt;RecNum&gt;1530&lt;/RecNum&gt;&lt;DisplayText&gt;&lt;style face="superscript"&gt;3&lt;/style&gt;&lt;/DisplayText&gt;&lt;record&gt;&lt;rec-number&gt;1530&lt;/rec-number&gt;&lt;foreign-keys&gt;&lt;key app="EN" db-id="55vwdx5eadtrfieswwxpp2ajsrp2f0w25twa" timestamp="1549297894"&gt;1530&lt;/key&gt;&lt;/foreign-keys&gt;&lt;ref-type name="Web Page"&gt;12&lt;/ref-type&gt;&lt;contributors&gt;&lt;authors&gt;&lt;author&gt;WHO&lt;/author&gt;&lt;/authors&gt;&lt;/contributors&gt;&lt;titles&gt;&lt;title&gt;Dosages of ARV drugs for adults and adolescents. Dosing Anex&lt;/title&gt;&lt;/titles&gt;&lt;volume&gt;2019&lt;/volume&gt;&lt;number&gt;February 4&lt;/number&gt;&lt;dates&gt;&lt;year&gt;2018&lt;/year&gt;&lt;pub-dates&gt;&lt;date&gt;December 2018&lt;/date&gt;&lt;/pub-dates&gt;&lt;/dates&gt;&lt;urls&gt;&lt;related-urls&gt;&lt;url&gt;&lt;style face="underline" font="default" size="100%"&gt;https://www.who.int/hiv/pub/guidelines/ARV_Guidelines-2018-Annex3.pdf?ua=1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21BAA9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4D049972" w14:textId="77777777" w:rsidTr="00167F41">
        <w:trPr>
          <w:trHeight w:val="258"/>
        </w:trPr>
        <w:tc>
          <w:tcPr>
            <w:tcW w:w="567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110A39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90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505164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MA / FDA</w:t>
            </w:r>
          </w:p>
        </w:tc>
        <w:tc>
          <w:tcPr>
            <w:tcW w:w="511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5D926BE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554373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17BAD65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75BCF3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6CD1F0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3E07793F" w14:textId="77777777" w:rsidTr="00167F41">
        <w:trPr>
          <w:trHeight w:val="384"/>
        </w:trPr>
        <w:tc>
          <w:tcPr>
            <w:tcW w:w="567" w:type="pct"/>
            <w:tcBorders>
              <w:top w:val="single" w:sz="4" w:space="0" w:color="auto"/>
            </w:tcBorders>
            <w:vAlign w:val="center"/>
          </w:tcPr>
          <w:p w14:paraId="447F8B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avirenz (EFV)</w:t>
            </w:r>
          </w:p>
        </w:tc>
        <w:tc>
          <w:tcPr>
            <w:tcW w:w="390" w:type="pct"/>
            <w:tcBorders>
              <w:top w:val="single" w:sz="4" w:space="0" w:color="auto"/>
            </w:tcBorders>
          </w:tcPr>
          <w:p w14:paraId="6C20F6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 3 months/≥ 3 months (weighing at least 3.5 kg)</w:t>
            </w:r>
          </w:p>
        </w:tc>
        <w:tc>
          <w:tcPr>
            <w:tcW w:w="511" w:type="pct"/>
            <w:tcBorders>
              <w:top w:val="single" w:sz="4" w:space="0" w:color="auto"/>
            </w:tcBorders>
          </w:tcPr>
          <w:p w14:paraId="4797BD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 First line in children ≥3 years old</w:t>
            </w:r>
          </w:p>
          <w:p w14:paraId="235FED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 First line in children ≥3 years old</w:t>
            </w:r>
          </w:p>
          <w:p w14:paraId="321C6F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HHS: Alternative in children ≥3 years old</w:t>
            </w:r>
          </w:p>
          <w:p w14:paraId="07EFAD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tcBorders>
              <w:top w:val="single" w:sz="4" w:space="0" w:color="auto"/>
            </w:tcBorders>
          </w:tcPr>
          <w:p w14:paraId="10E822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: 50 mg, 200 mg (scored)</w:t>
            </w:r>
          </w:p>
          <w:p w14:paraId="347679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ablet: 600 mg </w:t>
            </w:r>
          </w:p>
          <w:p w14:paraId="401CCF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  <w:tcBorders>
              <w:top w:val="single" w:sz="4" w:space="0" w:color="auto"/>
            </w:tcBorders>
          </w:tcPr>
          <w:p w14:paraId="2C6420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ild dosing liquid</w:t>
            </w:r>
          </w:p>
          <w:p w14:paraId="1830AE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3-5 years</w:t>
            </w:r>
          </w:p>
          <w:p w14:paraId="1E915D4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-15 kg: 360 mg QD</w:t>
            </w:r>
          </w:p>
          <w:p w14:paraId="49B3FD4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-20 kg: 390 mg QD</w:t>
            </w:r>
          </w:p>
          <w:p w14:paraId="1908652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5 kg: 450 mg QD</w:t>
            </w:r>
          </w:p>
          <w:p w14:paraId="721CA9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2.5 kg: 510 mg QD</w:t>
            </w:r>
          </w:p>
          <w:p w14:paraId="509076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 5 years</w:t>
            </w:r>
          </w:p>
          <w:p w14:paraId="511588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-15 kg: 270 mg QD</w:t>
            </w:r>
          </w:p>
          <w:p w14:paraId="422D53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-20 kg: 300 mg QD</w:t>
            </w:r>
          </w:p>
          <w:p w14:paraId="5FE720B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5 kg: 360 mg QD</w:t>
            </w:r>
          </w:p>
          <w:p w14:paraId="40DFFB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2.5 kg: 450 mg QD</w:t>
            </w:r>
          </w:p>
          <w:p w14:paraId="6BB3EB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5-40 kg: 510 mg QD</w:t>
            </w:r>
          </w:p>
          <w:p w14:paraId="70624F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40 kg: 720 mg (max dose)</w:t>
            </w:r>
          </w:p>
          <w:p w14:paraId="0687686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3BDE2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ild dosing capsules (≥3 years):</w:t>
            </w:r>
          </w:p>
          <w:p w14:paraId="7699FA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-15 kg: 200 mg QD</w:t>
            </w:r>
          </w:p>
          <w:p w14:paraId="0C1C0A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-20 kg: 250 mg QD</w:t>
            </w:r>
          </w:p>
          <w:p w14:paraId="2AD9974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0-25 kg: 300mg QD</w:t>
            </w:r>
          </w:p>
          <w:p w14:paraId="788D54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2.5 kg: 350 mg QD</w:t>
            </w:r>
          </w:p>
          <w:p w14:paraId="60E478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5-40 kg: 400 mg QD</w:t>
            </w:r>
          </w:p>
          <w:p w14:paraId="37E256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40 kg: 600 mg QD</w:t>
            </w:r>
          </w:p>
          <w:p w14:paraId="0120EAA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  <w:tcBorders>
              <w:top w:val="single" w:sz="4" w:space="0" w:color="auto"/>
            </w:tcBorders>
          </w:tcPr>
          <w:p w14:paraId="66D7A0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EFV not recommended for children &lt;3 years old.</w:t>
            </w:r>
          </w:p>
          <w:p w14:paraId="7924DF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s:</w:t>
            </w:r>
          </w:p>
          <w:p w14:paraId="16A6E9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≥3 months to 3 years)</w:t>
            </w:r>
          </w:p>
          <w:p w14:paraId="1C63A5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5-5 kg: 100 mg QD</w:t>
            </w:r>
          </w:p>
          <w:p w14:paraId="35CB45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-7.5 kg: 150 mg QD</w:t>
            </w:r>
          </w:p>
          <w:p w14:paraId="523C47A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5-10 kg: 200 mg QD</w:t>
            </w:r>
          </w:p>
          <w:p w14:paraId="6D9685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27FD4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 3 years</w:t>
            </w:r>
          </w:p>
          <w:p w14:paraId="3CFCCC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5 kg: 200 mg QD</w:t>
            </w:r>
          </w:p>
          <w:p w14:paraId="493A220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-20 kg: 250 mg QD</w:t>
            </w:r>
          </w:p>
          <w:p w14:paraId="5638FA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5 kg: 300 mg QD</w:t>
            </w:r>
          </w:p>
          <w:p w14:paraId="62F4BF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2.5 kg: 350 mg QD</w:t>
            </w:r>
          </w:p>
          <w:p w14:paraId="626DC0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5-40 kg: 400 mg QD</w:t>
            </w:r>
          </w:p>
          <w:p w14:paraId="276BE5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40 kg: 600 mg QD</w:t>
            </w:r>
          </w:p>
          <w:p w14:paraId="7153BC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46141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s:</w:t>
            </w:r>
          </w:p>
          <w:p w14:paraId="120CF1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≥40 kg: 600 mg QD</w:t>
            </w:r>
          </w:p>
        </w:tc>
        <w:tc>
          <w:tcPr>
            <w:tcW w:w="87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A4F2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EFV 200mg tablets (scored)</w:t>
            </w:r>
          </w:p>
          <w:p w14:paraId="73EF7F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-</w:t>
            </w:r>
          </w:p>
          <w:p w14:paraId="45F99A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-</w:t>
            </w:r>
          </w:p>
          <w:p w14:paraId="13A50E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1 tablet QD</w:t>
            </w:r>
          </w:p>
          <w:p w14:paraId="3E2272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1.5 tablets QD</w:t>
            </w:r>
          </w:p>
          <w:p w14:paraId="4A859F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1.5 tablets QD</w:t>
            </w:r>
          </w:p>
          <w:p w14:paraId="033CFA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200 mg tablets</w:t>
            </w:r>
          </w:p>
          <w:p w14:paraId="555878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- 34.9 kg: 2 tablets QD</w:t>
            </w:r>
          </w:p>
        </w:tc>
      </w:tr>
      <w:tr w:rsidR="00167F41" w:rsidRPr="00952115" w14:paraId="28D8B84D" w14:textId="77777777" w:rsidTr="00167F41">
        <w:trPr>
          <w:trHeight w:val="384"/>
        </w:trPr>
        <w:tc>
          <w:tcPr>
            <w:tcW w:w="567" w:type="pct"/>
            <w:tcBorders>
              <w:top w:val="single" w:sz="4" w:space="0" w:color="auto"/>
            </w:tcBorders>
            <w:vAlign w:val="center"/>
          </w:tcPr>
          <w:p w14:paraId="3FC32C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evirapine (NVP)</w:t>
            </w:r>
          </w:p>
        </w:tc>
        <w:tc>
          <w:tcPr>
            <w:tcW w:w="390" w:type="pct"/>
            <w:tcBorders>
              <w:top w:val="single" w:sz="4" w:space="0" w:color="auto"/>
            </w:tcBorders>
          </w:tcPr>
          <w:p w14:paraId="3D7C96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 birth/15 days</w:t>
            </w:r>
          </w:p>
        </w:tc>
        <w:tc>
          <w:tcPr>
            <w:tcW w:w="511" w:type="pct"/>
            <w:tcBorders>
              <w:top w:val="single" w:sz="4" w:space="0" w:color="auto"/>
            </w:tcBorders>
          </w:tcPr>
          <w:p w14:paraId="6F9D1E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 First line in children &lt;2 weeks</w:t>
            </w:r>
          </w:p>
          <w:p w14:paraId="79AE64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in children ≥2 weeks</w:t>
            </w:r>
          </w:p>
          <w:p w14:paraId="3261E99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 First line in children &lt;3 years if unexposed to NVP perinatally and with three NRTI (ABC,3TC,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ZDV)</w:t>
            </w:r>
          </w:p>
          <w:p w14:paraId="714AAFC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in children ≥3 years old</w:t>
            </w:r>
          </w:p>
          <w:p w14:paraId="594542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HHS: First line in children aged &lt;2 weeks</w:t>
            </w:r>
          </w:p>
          <w:p w14:paraId="5116E0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in children 2 weeks to &lt;3 years</w:t>
            </w:r>
          </w:p>
          <w:p w14:paraId="75C1DB2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br/>
            </w:r>
          </w:p>
        </w:tc>
        <w:tc>
          <w:tcPr>
            <w:tcW w:w="506" w:type="pct"/>
            <w:tcBorders>
              <w:top w:val="single" w:sz="4" w:space="0" w:color="auto"/>
            </w:tcBorders>
          </w:tcPr>
          <w:p w14:paraId="2900EBB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Immediate release: tablets: 200 mg</w:t>
            </w:r>
          </w:p>
          <w:p w14:paraId="23608E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Oral suspension: 10 mg/ml </w:t>
            </w:r>
          </w:p>
          <w:p w14:paraId="4A4D39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xtended release (XR) tablet: 100 mg, 400mg </w:t>
            </w:r>
          </w:p>
          <w:p w14:paraId="0FACF3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  <w:tcBorders>
              <w:top w:val="single" w:sz="4" w:space="0" w:color="auto"/>
            </w:tcBorders>
          </w:tcPr>
          <w:p w14:paraId="79111D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doses of NVP are QD for 14 days then BD (lead-in)</w:t>
            </w:r>
          </w:p>
          <w:p w14:paraId="20AA07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5F614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mediate release (tablets or suspension): </w:t>
            </w:r>
          </w:p>
          <w:p w14:paraId="3C830E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d on BSA:</w:t>
            </w:r>
          </w:p>
          <w:p w14:paraId="0AC0E7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0-20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</w:p>
          <w:p w14:paraId="258083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</w:p>
          <w:p w14:paraId="4E46D58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Dosed on Weight:</w:t>
            </w:r>
          </w:p>
          <w:p w14:paraId="0E79DF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 month to &lt;8 years: 7 mg/kg (lead-in with 4mg/kg)</w:t>
            </w:r>
          </w:p>
          <w:p w14:paraId="748014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&gt;8 years: 4 mg/kg BD (lead in with 4 mg/kg QD) </w:t>
            </w:r>
          </w:p>
          <w:p w14:paraId="7098CAC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0A752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xtended release tablets (no lead-in with XR tablets) (≥3 years):</w:t>
            </w:r>
          </w:p>
          <w:p w14:paraId="1E09C4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8-0.83 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 200 mg QD</w:t>
            </w:r>
          </w:p>
          <w:p w14:paraId="77C239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84-1.16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 300 mg QD</w:t>
            </w:r>
          </w:p>
          <w:p w14:paraId="712ABF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.17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: 400mg QD (all patients must initiate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therapy with immediate-release formulations for 14 days).</w:t>
            </w:r>
          </w:p>
          <w:p w14:paraId="1005E5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  <w:tcBorders>
              <w:top w:val="single" w:sz="4" w:space="0" w:color="auto"/>
            </w:tcBorders>
            <w:shd w:val="clear" w:color="auto" w:fill="C2C2C2"/>
          </w:tcPr>
          <w:p w14:paraId="4D3A40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LL doses of NVP are QD for 14 days then BD (lead-in)</w:t>
            </w:r>
          </w:p>
          <w:p w14:paraId="4EC712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62B33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mediate release (tablets or suspension): </w:t>
            </w:r>
          </w:p>
          <w:p w14:paraId="025BDF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d on BSA:</w:t>
            </w:r>
          </w:p>
          <w:p w14:paraId="199433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 month to &lt;8 years: 150-20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</w:p>
          <w:p w14:paraId="657630E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8 years: 120-15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 w:eastAsia="zh-CN"/>
              </w:rPr>
              <w:t>2</w:t>
            </w:r>
          </w:p>
          <w:p w14:paraId="023F79A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</w:p>
          <w:p w14:paraId="582A73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xtended release tablets (no lead-in with XR tablets): </w:t>
            </w:r>
          </w:p>
          <w:p w14:paraId="6F9817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8 years</w:t>
            </w:r>
          </w:p>
          <w:p w14:paraId="38C364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8-0.83 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 2x100 mg QD</w:t>
            </w:r>
          </w:p>
          <w:p w14:paraId="3AE705F6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0.84-1.16 m</w:t>
            </w:r>
            <w:r w:rsidRPr="0091152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de-DE"/>
              </w:rPr>
              <w:t>2</w:t>
            </w: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: 3x100 mg QD</w:t>
            </w:r>
          </w:p>
          <w:p w14:paraId="4BDC929F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≥1.17 m</w:t>
            </w:r>
            <w:r w:rsidRPr="0091152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de-DE"/>
              </w:rPr>
              <w:t>2</w:t>
            </w: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: 1x 400 mg QD</w:t>
            </w:r>
          </w:p>
          <w:p w14:paraId="67F1B8F3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</w:p>
          <w:p w14:paraId="3F511E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hildren aged &lt; 1 month; (not FDA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pproved)</w:t>
            </w:r>
          </w:p>
          <w:p w14:paraId="2603D8D2" w14:textId="7B5423A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Gestational age 34 – 37 weeks: 4 mg/kg BD </w:t>
            </w:r>
            <w:r w:rsidR="00F356F0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or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he first week, increasing to 6 mg/kg BD thereafter</w:t>
            </w:r>
          </w:p>
          <w:p w14:paraId="7CA1C5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stational age ≥37 weeks: 6 mg/kg BD</w:t>
            </w:r>
          </w:p>
          <w:p w14:paraId="65194E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tcBorders>
              <w:top w:val="single" w:sz="4" w:space="0" w:color="auto"/>
            </w:tcBorders>
            <w:shd w:val="clear" w:color="auto" w:fill="C2C2C2"/>
          </w:tcPr>
          <w:p w14:paraId="16D4BA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VP 50 mg tablets (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ispersable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  <w:p w14:paraId="7A1578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1 tablet BD</w:t>
            </w:r>
          </w:p>
          <w:p w14:paraId="24CD55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1.5 tablets BD</w:t>
            </w:r>
          </w:p>
          <w:p w14:paraId="7457A4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2 tablets BD</w:t>
            </w:r>
          </w:p>
          <w:p w14:paraId="615E82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2.5 tablets BD</w:t>
            </w:r>
          </w:p>
          <w:p w14:paraId="01C7B6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3 tablets BD</w:t>
            </w:r>
          </w:p>
          <w:p w14:paraId="65A032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DBB0B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 200mg tablets</w:t>
            </w:r>
          </w:p>
          <w:p w14:paraId="1BC6CC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4.9 kg: 1 tablet BD</w:t>
            </w:r>
          </w:p>
          <w:p w14:paraId="34903B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C3A85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or children &lt;4 weeks of age:</w:t>
            </w:r>
          </w:p>
          <w:p w14:paraId="0C22AD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 liquid 10 mg/mL</w:t>
            </w:r>
          </w:p>
          <w:p w14:paraId="29740A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-3 kg: 1.5 mL BD</w:t>
            </w:r>
          </w:p>
          <w:p w14:paraId="63CBE0C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4 kg: 2 mL BD</w:t>
            </w:r>
          </w:p>
          <w:p w14:paraId="1F7A10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-5 kg: 3 mL BD</w:t>
            </w:r>
          </w:p>
        </w:tc>
      </w:tr>
      <w:tr w:rsidR="00167F41" w:rsidRPr="00952115" w14:paraId="2A34E7BE" w14:textId="77777777" w:rsidTr="00167F41">
        <w:trPr>
          <w:trHeight w:val="384"/>
        </w:trPr>
        <w:tc>
          <w:tcPr>
            <w:tcW w:w="567" w:type="pct"/>
            <w:vAlign w:val="center"/>
          </w:tcPr>
          <w:p w14:paraId="1D2330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ilpivirine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RPV)</w:t>
            </w:r>
          </w:p>
        </w:tc>
        <w:tc>
          <w:tcPr>
            <w:tcW w:w="390" w:type="pct"/>
          </w:tcPr>
          <w:p w14:paraId="6A10FF5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12 years/≥12 years</w:t>
            </w:r>
          </w:p>
        </w:tc>
        <w:tc>
          <w:tcPr>
            <w:tcW w:w="511" w:type="pct"/>
          </w:tcPr>
          <w:p w14:paraId="2921DB5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/PENTA:</w:t>
            </w:r>
          </w:p>
          <w:p w14:paraId="12E988A8" w14:textId="65E8AA89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ot </w:t>
            </w:r>
            <w:r w:rsidR="00F356F0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cluded</w:t>
            </w:r>
          </w:p>
          <w:p w14:paraId="242C50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HHS:</w:t>
            </w:r>
          </w:p>
          <w:p w14:paraId="532866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in children &gt;12 years old</w:t>
            </w:r>
          </w:p>
        </w:tc>
        <w:tc>
          <w:tcPr>
            <w:tcW w:w="506" w:type="pct"/>
          </w:tcPr>
          <w:p w14:paraId="4FEDC8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let 25 mg</w:t>
            </w:r>
          </w:p>
        </w:tc>
        <w:tc>
          <w:tcPr>
            <w:tcW w:w="1157" w:type="pct"/>
          </w:tcPr>
          <w:p w14:paraId="70394C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commended in children</w:t>
            </w:r>
            <w:r w:rsidRPr="00952115" w:rsidDel="00452C8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997" w:type="pct"/>
          </w:tcPr>
          <w:p w14:paraId="614608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let</w:t>
            </w:r>
          </w:p>
          <w:p w14:paraId="56B3D2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12 years and 35 kg or more: 25 mg QD</w:t>
            </w:r>
          </w:p>
          <w:p w14:paraId="4BB0AE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tcBorders>
              <w:bottom w:val="nil"/>
            </w:tcBorders>
            <w:shd w:val="clear" w:color="auto" w:fill="auto"/>
          </w:tcPr>
          <w:p w14:paraId="54144F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 dose in annex</w:t>
            </w:r>
          </w:p>
        </w:tc>
      </w:tr>
      <w:tr w:rsidR="00167F41" w:rsidRPr="00952115" w14:paraId="2C171A29" w14:textId="77777777" w:rsidTr="00167F41">
        <w:trPr>
          <w:trHeight w:val="384"/>
        </w:trPr>
        <w:tc>
          <w:tcPr>
            <w:tcW w:w="567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4AAB38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otease inhibitors (PIs)</w:t>
            </w:r>
          </w:p>
        </w:tc>
        <w:tc>
          <w:tcPr>
            <w:tcW w:w="390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25ADA1C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censing restrictions</w:t>
            </w:r>
          </w:p>
        </w:tc>
        <w:tc>
          <w:tcPr>
            <w:tcW w:w="511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112327D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uideline status</w:t>
            </w:r>
          </w:p>
        </w:tc>
        <w:tc>
          <w:tcPr>
            <w:tcW w:w="506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0CBBCB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vailable formulation</w:t>
            </w:r>
          </w:p>
        </w:tc>
        <w:tc>
          <w:tcPr>
            <w:tcW w:w="1157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1B6C8609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PENTA Guideline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YW1mb3JkPC9BdXRob3I+PFllYXI+MjAxNTwvWWVhcj48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YW1mb3JkPC9BdXRob3I+PFllYXI+MjAxNTwvWWVhcj48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1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7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2D5EC0F7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DHHS guideline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DHHS&lt;/Author&gt;&lt;RecNum&gt;1430&lt;/RecNum&gt;&lt;DisplayText&gt;&lt;style face="superscript"&gt;2&lt;/style&gt;&lt;/DisplayText&gt;&lt;record&gt;&lt;rec-number&gt;1430&lt;/rec-number&gt;&lt;foreign-keys&gt;&lt;key app="EN" db-id="55vwdx5eadtrfieswwxpp2ajsrp2f0w25twa" timestamp="1535360922"&gt;1430&lt;/key&gt;&lt;/foreign-keys&gt;&lt;ref-type name="Web Page"&gt;12&lt;/ref-type&gt;&lt;contributors&gt;&lt;authors&gt;&lt;author&gt;DHHS&lt;/author&gt;&lt;/authors&gt;&lt;/contributors&gt;&lt;titles&gt;&lt;title&gt;Panel of Antiretroviral Therapy and Medical Management of HIV-infected Children, Guidelines for the Use of Antiretroviral Agents in Pediatric HIV Infection&lt;/title&gt;&lt;/titles&gt;&lt;volume&gt;2018&lt;/volume&gt;&lt;number&gt;August 27&lt;/number&gt;&lt;dates&gt;&lt;pub-dates&gt;&lt;date&gt;May 22, 2018&lt;/date&gt;&lt;/pub-dates&gt;&lt;/dates&gt;&lt;urls&gt;&lt;related-urls&gt;&lt;url&gt;&lt;style face="underline" font="default" size="100%"&gt;https://aidsinfo.nih.gov/contentfiles/lvguidelines/PediatricGuidelines.pdf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2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72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271D98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WHO dosing annex 201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WHO&lt;/Author&gt;&lt;Year&gt;2018&lt;/Year&gt;&lt;RecNum&gt;1530&lt;/RecNum&gt;&lt;DisplayText&gt;&lt;style face="superscript"&gt;3&lt;/style&gt;&lt;/DisplayText&gt;&lt;record&gt;&lt;rec-number&gt;1530&lt;/rec-number&gt;&lt;foreign-keys&gt;&lt;key app="EN" db-id="55vwdx5eadtrfieswwxpp2ajsrp2f0w25twa" timestamp="1549297894"&gt;1530&lt;/key&gt;&lt;/foreign-keys&gt;&lt;ref-type name="Web Page"&gt;12&lt;/ref-type&gt;&lt;contributors&gt;&lt;authors&gt;&lt;author&gt;WHO&lt;/author&gt;&lt;/authors&gt;&lt;/contributors&gt;&lt;titles&gt;&lt;title&gt;Dosages of ARV drugs for adults and adolescents. Dosing Anex&lt;/title&gt;&lt;/titles&gt;&lt;volume&gt;2019&lt;/volume&gt;&lt;number&gt;February 4&lt;/number&gt;&lt;dates&gt;&lt;year&gt;2018&lt;/year&gt;&lt;pub-dates&gt;&lt;date&gt;December 2018&lt;/date&gt;&lt;/pub-dates&gt;&lt;/dates&gt;&lt;urls&gt;&lt;related-urls&gt;&lt;url&gt;&lt;style face="underline" font="default" size="100%"&gt;https://www.who.int/hiv/pub/guidelines/ARV_Guidelines-2018-Annex3.pdf?ua=1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356984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39002B4A" w14:textId="77777777" w:rsidTr="00167F41">
        <w:trPr>
          <w:trHeight w:val="256"/>
        </w:trPr>
        <w:tc>
          <w:tcPr>
            <w:tcW w:w="567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0D5371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90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552CCD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MA / FDA</w:t>
            </w:r>
          </w:p>
        </w:tc>
        <w:tc>
          <w:tcPr>
            <w:tcW w:w="511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32C3C1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1AEB80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57B4DF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50F937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03CF0B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4239FBB4" w14:textId="77777777" w:rsidTr="00167F41">
        <w:trPr>
          <w:trHeight w:val="384"/>
        </w:trPr>
        <w:tc>
          <w:tcPr>
            <w:tcW w:w="567" w:type="pct"/>
            <w:tcBorders>
              <w:top w:val="single" w:sz="4" w:space="0" w:color="auto"/>
            </w:tcBorders>
            <w:vAlign w:val="center"/>
          </w:tcPr>
          <w:p w14:paraId="5689933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azanavir (ATV)</w:t>
            </w:r>
          </w:p>
        </w:tc>
        <w:tc>
          <w:tcPr>
            <w:tcW w:w="390" w:type="pct"/>
            <w:tcBorders>
              <w:top w:val="single" w:sz="4" w:space="0" w:color="auto"/>
            </w:tcBorders>
          </w:tcPr>
          <w:p w14:paraId="76E297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 3 months (≥ 5 kg)/ ≥ 3 months (≥ 5 kg</w:t>
            </w:r>
          </w:p>
        </w:tc>
        <w:tc>
          <w:tcPr>
            <w:tcW w:w="511" w:type="pct"/>
            <w:tcBorders>
              <w:top w:val="single" w:sz="4" w:space="0" w:color="auto"/>
            </w:tcBorders>
          </w:tcPr>
          <w:p w14:paraId="6DE66AF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</w:t>
            </w:r>
          </w:p>
          <w:p w14:paraId="3BA34BB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in children ≥3 months for 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nd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line</w:t>
            </w:r>
          </w:p>
          <w:p w14:paraId="029D9E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</w:t>
            </w:r>
          </w:p>
          <w:p w14:paraId="73C907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for children &gt;6 years</w:t>
            </w:r>
          </w:p>
          <w:p w14:paraId="023B12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DHHS:</w:t>
            </w:r>
          </w:p>
          <w:p w14:paraId="2F4035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in children ≥3 years</w:t>
            </w:r>
          </w:p>
        </w:tc>
        <w:tc>
          <w:tcPr>
            <w:tcW w:w="506" w:type="pct"/>
            <w:tcBorders>
              <w:top w:val="single" w:sz="4" w:space="0" w:color="auto"/>
            </w:tcBorders>
          </w:tcPr>
          <w:p w14:paraId="4D44BF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Oral powder formulation: 50 mg/sachet</w:t>
            </w:r>
          </w:p>
          <w:p w14:paraId="61843A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8CC96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s: 150 mg, 200 mg, 300 mg</w:t>
            </w:r>
          </w:p>
        </w:tc>
        <w:tc>
          <w:tcPr>
            <w:tcW w:w="1157" w:type="pct"/>
            <w:tcBorders>
              <w:top w:val="single" w:sz="4" w:space="0" w:color="auto"/>
            </w:tcBorders>
          </w:tcPr>
          <w:p w14:paraId="4BBE61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oosted atazanavir (≥6 years):</w:t>
            </w:r>
          </w:p>
          <w:p w14:paraId="61B499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s</w:t>
            </w:r>
          </w:p>
          <w:p w14:paraId="687C794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-20 kg: 150 mg + 100 mg ritonavir (RTV) QD</w:t>
            </w:r>
          </w:p>
          <w:p w14:paraId="0A4486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40 kg: 200 mg + 100 mg RTV QD</w:t>
            </w:r>
          </w:p>
          <w:p w14:paraId="01DB9A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40 kg: 300 mg QD + 100 mg RTV QD</w:t>
            </w:r>
          </w:p>
          <w:p w14:paraId="60C9B9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  <w:tcBorders>
              <w:top w:val="single" w:sz="4" w:space="0" w:color="auto"/>
            </w:tcBorders>
            <w:shd w:val="clear" w:color="auto" w:fill="C2C2C2"/>
          </w:tcPr>
          <w:p w14:paraId="35D048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oosted atazanavir:</w:t>
            </w:r>
          </w:p>
          <w:p w14:paraId="128711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(ART naïve and experienced)</w:t>
            </w:r>
          </w:p>
          <w:p w14:paraId="62B3B0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powder: (≥ 3 months)</w:t>
            </w:r>
          </w:p>
          <w:p w14:paraId="2288EF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 to &lt;15 kg: 200 mg + 80 mg RTV QD</w:t>
            </w:r>
          </w:p>
          <w:p w14:paraId="7A46EF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5 kg:250 mg +80 mg RTV QD</w:t>
            </w:r>
          </w:p>
          <w:p w14:paraId="0E63D8A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77AED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apsules: (≥ 6 years)</w:t>
            </w:r>
          </w:p>
          <w:p w14:paraId="3201FD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35 kg: 20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 + RTV 10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 QD</w:t>
            </w:r>
          </w:p>
          <w:p w14:paraId="115600A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gt;35 kg: 30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 + RTV 10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 QD</w:t>
            </w:r>
          </w:p>
          <w:p w14:paraId="2B63656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F35E1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114329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nboosted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tazanavir:(&gt;13 years)</w:t>
            </w:r>
          </w:p>
          <w:p w14:paraId="2EE570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ART naïve only</w:t>
            </w:r>
          </w:p>
          <w:p w14:paraId="332CAB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0 mg QD</w:t>
            </w:r>
          </w:p>
        </w:tc>
        <w:tc>
          <w:tcPr>
            <w:tcW w:w="872" w:type="pct"/>
            <w:tcBorders>
              <w:top w:val="single" w:sz="4" w:space="0" w:color="auto"/>
            </w:tcBorders>
            <w:shd w:val="clear" w:color="auto" w:fill="C2C2C2"/>
          </w:tcPr>
          <w:p w14:paraId="53C1BD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ATV 100 mg capsules </w:t>
            </w:r>
          </w:p>
          <w:p w14:paraId="4AA0C1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-</w:t>
            </w:r>
          </w:p>
          <w:p w14:paraId="141B35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-</w:t>
            </w:r>
          </w:p>
          <w:p w14:paraId="72E4A7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2 capsules + 10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 RTV QD</w:t>
            </w:r>
          </w:p>
          <w:p w14:paraId="490315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2 capsules + 10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g RTV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QD</w:t>
            </w:r>
          </w:p>
          <w:p w14:paraId="166E49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2 capsules + 10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 RTV QD</w:t>
            </w:r>
          </w:p>
          <w:p w14:paraId="1FFBD4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B1F35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TV 200 mg capsules </w:t>
            </w:r>
          </w:p>
          <w:p w14:paraId="174EB4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-</w:t>
            </w:r>
          </w:p>
          <w:p w14:paraId="415F63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-</w:t>
            </w:r>
          </w:p>
          <w:p w14:paraId="036C44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1 capsule + 10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 RTV QD</w:t>
            </w:r>
          </w:p>
          <w:p w14:paraId="6B9796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1 capsule + 10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 RTV QD</w:t>
            </w:r>
          </w:p>
          <w:p w14:paraId="3176AC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1 capsule + 10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 RTV QD</w:t>
            </w:r>
          </w:p>
          <w:p w14:paraId="30B66E3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1AE1F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300 mg tablet</w:t>
            </w:r>
          </w:p>
          <w:p w14:paraId="6FFA3E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4.9 kg: 1 tablet QD</w:t>
            </w:r>
          </w:p>
          <w:p w14:paraId="6E36AA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34A057E3" w14:textId="77777777" w:rsidTr="00167F41">
        <w:trPr>
          <w:trHeight w:val="384"/>
        </w:trPr>
        <w:tc>
          <w:tcPr>
            <w:tcW w:w="567" w:type="pct"/>
            <w:vAlign w:val="center"/>
          </w:tcPr>
          <w:p w14:paraId="4579F4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Darunavir (DRV)</w:t>
            </w:r>
          </w:p>
        </w:tc>
        <w:tc>
          <w:tcPr>
            <w:tcW w:w="390" w:type="pct"/>
          </w:tcPr>
          <w:p w14:paraId="72A37AE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 3 years (≥ 15 kg)/</w:t>
            </w:r>
          </w:p>
          <w:p w14:paraId="04AEC05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 3 years (≥ 10 kg)</w:t>
            </w:r>
          </w:p>
        </w:tc>
        <w:tc>
          <w:tcPr>
            <w:tcW w:w="511" w:type="pct"/>
          </w:tcPr>
          <w:p w14:paraId="3F14B9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</w:t>
            </w:r>
          </w:p>
          <w:p w14:paraId="191DF1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in children ≥3 years for 3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rd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line</w:t>
            </w:r>
          </w:p>
          <w:p w14:paraId="2CD3AC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</w:t>
            </w:r>
          </w:p>
          <w:p w14:paraId="4F9663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lternative in children 3 to &lt;12 years</w:t>
            </w:r>
          </w:p>
          <w:p w14:paraId="577F1E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in children &gt;12 years</w:t>
            </w:r>
          </w:p>
          <w:p w14:paraId="42CC0B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HHS:</w:t>
            </w:r>
          </w:p>
          <w:p w14:paraId="28E73C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in children 3 to &lt;6 years as BD regimen. Alternative in children 6 to &lt;12 years (due to availability of other QD regimens at this age).</w:t>
            </w:r>
          </w:p>
          <w:p w14:paraId="49FBE9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in children &gt;12 years old as QD regimen</w:t>
            </w:r>
          </w:p>
        </w:tc>
        <w:tc>
          <w:tcPr>
            <w:tcW w:w="506" w:type="pct"/>
          </w:tcPr>
          <w:p w14:paraId="60464A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Oral suspension: 100 mg/ml </w:t>
            </w:r>
          </w:p>
          <w:p w14:paraId="039D2F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02515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ablets: 75 mg, 150 mg, 300 mg, 400 mg, 600 mg, 800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g.</w:t>
            </w:r>
          </w:p>
          <w:p w14:paraId="69B398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</w:tcPr>
          <w:p w14:paraId="29E72B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lastRenderedPageBreak/>
              <w:t>ART-naïve or ART-experienced:</w:t>
            </w:r>
          </w:p>
          <w:p w14:paraId="247214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ild dosing liquid: (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3 years, ≥10 kg):</w:t>
            </w:r>
          </w:p>
          <w:p w14:paraId="479125E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1 kg: 200 mg BD + 32mg RTV BD</w:t>
            </w:r>
          </w:p>
          <w:p w14:paraId="26686A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-12 kg: 220 mg BD + 32mg RTV BD</w:t>
            </w:r>
          </w:p>
          <w:p w14:paraId="0ED46B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-13 kg: 240 mg BD + 40mg RTV BD</w:t>
            </w:r>
          </w:p>
          <w:p w14:paraId="06372F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3-14 kg: 260 mg BD + 40mg RTV BD</w:t>
            </w:r>
          </w:p>
          <w:p w14:paraId="0E25E73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5 kg: 280 mg BD + 48mg RTV BD</w:t>
            </w:r>
          </w:p>
          <w:p w14:paraId="5F2304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-30 kg: 380 mg BD + 50mg RTV BD</w:t>
            </w:r>
          </w:p>
          <w:p w14:paraId="5D685B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-40 kg: 460 mg BD + 60mg RTV BD</w:t>
            </w:r>
          </w:p>
          <w:p w14:paraId="0782AF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 xml:space="preserve">≥40 kg: 600 mg BD + 100mg RTV BD </w:t>
            </w:r>
          </w:p>
          <w:p w14:paraId="3B8718E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</w:p>
          <w:p w14:paraId="48D341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Child dosing tablets (≥3 years):</w:t>
            </w:r>
          </w:p>
          <w:p w14:paraId="6B8AF8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15-30 kg: 375 mg BD + 50 mg RTV BD</w:t>
            </w:r>
          </w:p>
          <w:p w14:paraId="4D6222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30-40 kg: 450 mg BD + 60 mg RTV BD</w:t>
            </w:r>
          </w:p>
          <w:p w14:paraId="48C19A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40 kg: 600 mg BD + 100 mg RTV BD</w:t>
            </w:r>
          </w:p>
          <w:p w14:paraId="465E6B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F461A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</w:tcPr>
          <w:p w14:paraId="2F69B7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lastRenderedPageBreak/>
              <w:t>ART-naïve or ART-experienced:</w:t>
            </w:r>
          </w:p>
          <w:p w14:paraId="05A266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spension (≥3 years, ≥10 kg):</w:t>
            </w:r>
          </w:p>
          <w:p w14:paraId="425407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1 kg: 200 mg BD + 32 mg RTV BD</w:t>
            </w:r>
          </w:p>
          <w:p w14:paraId="2CA1BC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 to &lt;12 kg: 220 mg BD + 32 mg RTV BD</w:t>
            </w:r>
          </w:p>
          <w:p w14:paraId="53B71FE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 to &lt;13 kg: 240 mg BD + 40 mg RTV BD</w:t>
            </w:r>
          </w:p>
          <w:p w14:paraId="334EAB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3 to &lt;14 kg: 260 mg BD + 40 mg RTV BD</w:t>
            </w:r>
          </w:p>
          <w:p w14:paraId="6C0B4A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15 kg: 280 mg BD + 48 mg RTV BD</w:t>
            </w:r>
          </w:p>
          <w:p w14:paraId="084265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63A12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spension/tablets (≥3 years, ≥15 kg):</w:t>
            </w:r>
          </w:p>
          <w:p w14:paraId="2CE9E3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wice-daily</w:t>
            </w:r>
          </w:p>
          <w:p w14:paraId="23D197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30 kg: 375 mg DRV +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8 mg RTV BD</w:t>
            </w:r>
          </w:p>
          <w:p w14:paraId="3AB005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: 450 mg DRV + 60 mg RTV BD</w:t>
            </w:r>
          </w:p>
          <w:p w14:paraId="0DD543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98618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No darunavir resistance-associated mutations</w:t>
            </w:r>
          </w:p>
          <w:p w14:paraId="3853DAA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40 kg: 800 mg DRV + 100 mg RTV QD</w:t>
            </w:r>
          </w:p>
          <w:p w14:paraId="03F8B9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 xml:space="preserve">With ≥1 </w:t>
            </w:r>
            <w:r w:rsidR="00911528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DRV</w:t>
            </w:r>
            <w:r w:rsidR="00911528"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resistance-associated mutations</w:t>
            </w:r>
          </w:p>
          <w:p w14:paraId="77E0D76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40 kg: 600 mg DRV + 100 mg RTV BD</w:t>
            </w:r>
          </w:p>
          <w:p w14:paraId="07B491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shd w:val="clear" w:color="auto" w:fill="auto"/>
          </w:tcPr>
          <w:p w14:paraId="354D9A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DRV 75 mg tablet </w:t>
            </w:r>
          </w:p>
          <w:p w14:paraId="7D3BE6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-</w:t>
            </w:r>
          </w:p>
          <w:p w14:paraId="7DF78C5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-</w:t>
            </w:r>
          </w:p>
          <w:p w14:paraId="1CD10E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-</w:t>
            </w:r>
          </w:p>
          <w:p w14:paraId="1B2148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5 tablets BD</w:t>
            </w:r>
          </w:p>
          <w:p w14:paraId="66D6DA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0-24.9 kg: 5 tablets BD</w:t>
            </w:r>
          </w:p>
          <w:p w14:paraId="5B89DD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2F354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RV 400 mg tablet</w:t>
            </w:r>
          </w:p>
          <w:p w14:paraId="5BF900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4.9 kg: 1 tablet BD</w:t>
            </w:r>
          </w:p>
          <w:p w14:paraId="7A9CCF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CD936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RV 150 mg tablet </w:t>
            </w:r>
          </w:p>
          <w:p w14:paraId="640084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-</w:t>
            </w:r>
          </w:p>
          <w:p w14:paraId="02E49A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-</w:t>
            </w:r>
          </w:p>
          <w:p w14:paraId="16FB3E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-</w:t>
            </w:r>
          </w:p>
          <w:p w14:paraId="3F9148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4 tablets QD</w:t>
            </w:r>
          </w:p>
          <w:p w14:paraId="4388905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-24.9 kg: 4 tablets QD </w:t>
            </w:r>
          </w:p>
          <w:p w14:paraId="691589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A4633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RV 600 mg tablet </w:t>
            </w:r>
          </w:p>
          <w:p w14:paraId="723391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-</w:t>
            </w:r>
          </w:p>
          <w:p w14:paraId="3F6070C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-</w:t>
            </w:r>
          </w:p>
          <w:p w14:paraId="71D24C9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-</w:t>
            </w:r>
          </w:p>
          <w:p w14:paraId="2BD12A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1 tablet QD</w:t>
            </w:r>
          </w:p>
          <w:p w14:paraId="125FF9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1 tablet QD</w:t>
            </w:r>
          </w:p>
          <w:p w14:paraId="0704F9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4.9 kg: 1 tablet QD</w:t>
            </w:r>
          </w:p>
          <w:p w14:paraId="64D836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5C2B3F2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DRV liquid 100 mg/</w:t>
            </w:r>
            <w:proofErr w:type="spellStart"/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L</w:t>
            </w:r>
            <w:proofErr w:type="spellEnd"/>
          </w:p>
          <w:p w14:paraId="297E268E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lastRenderedPageBreak/>
              <w:t>3-5.9 kg: -</w:t>
            </w:r>
          </w:p>
          <w:p w14:paraId="6799CEAE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6-9.9 kg: -</w:t>
            </w:r>
          </w:p>
          <w:p w14:paraId="129AD2CA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10-13.9 kg: -</w:t>
            </w:r>
          </w:p>
          <w:p w14:paraId="5895403C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14-19.9 kg: 2.5 </w:t>
            </w:r>
            <w:proofErr w:type="spellStart"/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L</w:t>
            </w:r>
            <w:proofErr w:type="spellEnd"/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BD</w:t>
            </w:r>
          </w:p>
          <w:p w14:paraId="70CE281E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20-24.9 kg: .3.5 </w:t>
            </w:r>
            <w:proofErr w:type="spellStart"/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L</w:t>
            </w:r>
            <w:proofErr w:type="spellEnd"/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BD</w:t>
            </w:r>
          </w:p>
          <w:p w14:paraId="2FE5FD70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25-34.9 kg: -</w:t>
            </w:r>
          </w:p>
          <w:p w14:paraId="253872F4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</w:p>
          <w:p w14:paraId="019EB62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TV with QD DRV: 100 mg RTV tablet</w:t>
            </w:r>
          </w:p>
          <w:p w14:paraId="40BE18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TV with BD DRV:</w:t>
            </w:r>
          </w:p>
          <w:p w14:paraId="57C7AAB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15 kg: 0.5 mL RTV liquid 80 mg/mL (40 mg)</w:t>
            </w:r>
          </w:p>
          <w:p w14:paraId="21EDA3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-30 kg: 25 or 50 mg RTV tablets</w:t>
            </w:r>
          </w:p>
        </w:tc>
      </w:tr>
      <w:tr w:rsidR="00167F41" w:rsidRPr="00952115" w14:paraId="14FF8879" w14:textId="77777777" w:rsidTr="00167F41">
        <w:trPr>
          <w:trHeight w:val="384"/>
        </w:trPr>
        <w:tc>
          <w:tcPr>
            <w:tcW w:w="567" w:type="pct"/>
            <w:vAlign w:val="center"/>
          </w:tcPr>
          <w:p w14:paraId="06586F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Lopinavir (LPV)</w:t>
            </w:r>
          </w:p>
        </w:tc>
        <w:tc>
          <w:tcPr>
            <w:tcW w:w="390" w:type="pct"/>
          </w:tcPr>
          <w:p w14:paraId="09A8A8B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2 weeks</w:t>
            </w:r>
          </w:p>
        </w:tc>
        <w:tc>
          <w:tcPr>
            <w:tcW w:w="511" w:type="pct"/>
          </w:tcPr>
          <w:p w14:paraId="265DB6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</w:t>
            </w:r>
          </w:p>
          <w:p w14:paraId="741F9E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lternative regimen for children for whom an approved DTG dose is available. First line in children for whom an approved DTG dose is not available. </w:t>
            </w:r>
          </w:p>
          <w:p w14:paraId="7C0A77D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</w:t>
            </w:r>
          </w:p>
          <w:p w14:paraId="38A3BC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First line for children &lt;6 years</w:t>
            </w:r>
          </w:p>
          <w:p w14:paraId="7C772B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for children &gt;6 years</w:t>
            </w:r>
          </w:p>
          <w:p w14:paraId="02CD5B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HHS:</w:t>
            </w:r>
          </w:p>
          <w:p w14:paraId="1B4EEE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in children 14 days to &lt;3 years</w:t>
            </w:r>
          </w:p>
          <w:p w14:paraId="3E2531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in children 3 to &lt;12 years</w:t>
            </w:r>
          </w:p>
        </w:tc>
        <w:tc>
          <w:tcPr>
            <w:tcW w:w="506" w:type="pct"/>
          </w:tcPr>
          <w:p w14:paraId="33E1BB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Oral solution:</w:t>
            </w:r>
          </w:p>
          <w:p w14:paraId="75F45D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PV/r 80/20 mg/ml</w:t>
            </w:r>
          </w:p>
          <w:p w14:paraId="3AA38F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FB778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s:</w:t>
            </w:r>
          </w:p>
          <w:p w14:paraId="2C90DC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PV/r 100/25 mg, 200/50 mg</w:t>
            </w:r>
          </w:p>
          <w:p w14:paraId="4C670E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</w:tcPr>
          <w:p w14:paraId="28A84B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solution:</w:t>
            </w:r>
          </w:p>
          <w:p w14:paraId="5B706B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d on BSA:</w:t>
            </w:r>
          </w:p>
          <w:p w14:paraId="02D56B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days to &lt;6 months: 300/7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D (max 400/100 BD)</w:t>
            </w:r>
          </w:p>
          <w:p w14:paraId="508E69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months to &lt;18 years: 230/57.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D (max 400/100 BD)</w:t>
            </w:r>
          </w:p>
          <w:p w14:paraId="026DBE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72E52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d on weight:</w:t>
            </w:r>
          </w:p>
          <w:p w14:paraId="5713839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4 days to &lt;6 months: 16/4 mg/kg BD (max 400/100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BD)</w:t>
            </w:r>
          </w:p>
          <w:p w14:paraId="22ACBA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months to &lt;18 years: 10/2.5 mg/kg BD (max 400/100 BD)</w:t>
            </w:r>
          </w:p>
          <w:p w14:paraId="577908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9385D6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s:</w:t>
            </w:r>
          </w:p>
          <w:p w14:paraId="62642C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5 kg: 200/50 mg BD</w:t>
            </w:r>
          </w:p>
          <w:p w14:paraId="3813F1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5 kg: 300/75 mg BD</w:t>
            </w:r>
          </w:p>
          <w:p w14:paraId="7037A0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 kg: 400/100 mg BD</w:t>
            </w:r>
          </w:p>
          <w:p w14:paraId="2105BE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468BDE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With EFV/NVP:</w:t>
            </w:r>
          </w:p>
          <w:p w14:paraId="714A75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solution:</w:t>
            </w:r>
          </w:p>
          <w:p w14:paraId="509BD1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months to &lt;18 months: 300/7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D</w:t>
            </w:r>
          </w:p>
          <w:p w14:paraId="04B1CC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41085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:</w:t>
            </w:r>
          </w:p>
          <w:p w14:paraId="78EA0F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 200/50 mg BD</w:t>
            </w:r>
          </w:p>
          <w:p w14:paraId="466239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30 kg: 300/75 mg BD</w:t>
            </w:r>
          </w:p>
          <w:p w14:paraId="414222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5 kg: 400/100 mg BD</w:t>
            </w:r>
          </w:p>
          <w:p w14:paraId="212603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5 kg: 500/125 mg BD</w:t>
            </w:r>
          </w:p>
          <w:p w14:paraId="4A6C6E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  <w:shd w:val="clear" w:color="auto" w:fill="C2C2C2"/>
          </w:tcPr>
          <w:p w14:paraId="3CE058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Oral solution:</w:t>
            </w:r>
          </w:p>
          <w:p w14:paraId="05BE163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d on BSA:</w:t>
            </w:r>
          </w:p>
          <w:p w14:paraId="68660B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ART-naïve or ART-experienced:</w:t>
            </w:r>
          </w:p>
          <w:p w14:paraId="2DD7D6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days to &lt;12 months: 300/7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D (max 400/100 BD)</w:t>
            </w:r>
          </w:p>
          <w:p w14:paraId="4C4B133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ïve only:</w:t>
            </w:r>
          </w:p>
          <w:p w14:paraId="772D98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 to &lt;18 years: 230/57.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D (max 400/100 BD)</w:t>
            </w:r>
          </w:p>
          <w:p w14:paraId="2B3787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C46C9F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Dosed on weight:</w:t>
            </w:r>
          </w:p>
          <w:p w14:paraId="12BFA4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days to &lt;12 months: 16/4 mg/kg BD (max 400/100 BD)</w:t>
            </w:r>
          </w:p>
          <w:p w14:paraId="5D1E9D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 to &lt;18 years: </w:t>
            </w:r>
          </w:p>
          <w:p w14:paraId="7A91F6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15 kg: 13/3.25 mg/kg</w:t>
            </w:r>
          </w:p>
          <w:p w14:paraId="4C9F75D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15 kg: 10/2.5 mg/kg BD (max 400/100 BD)</w:t>
            </w:r>
          </w:p>
          <w:p w14:paraId="1C77CB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AB4F8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s:</w:t>
            </w:r>
          </w:p>
          <w:p w14:paraId="4BB302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rget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23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2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ART-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</w:t>
            </w:r>
            <w:r w:rsidR="00911528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ïve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nly):</w:t>
            </w:r>
          </w:p>
          <w:p w14:paraId="2D774D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 200/50 mg BD</w:t>
            </w:r>
          </w:p>
          <w:p w14:paraId="54DF17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 200/50 mg BD (23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  <w:p w14:paraId="0DA06C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 300/75 mg BD</w:t>
            </w:r>
          </w:p>
          <w:p w14:paraId="5E7565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35 kg: 300/75 mg BD</w:t>
            </w:r>
          </w:p>
          <w:p w14:paraId="58CEBA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5 to 45 kg: 400/100 BD</w:t>
            </w:r>
          </w:p>
          <w:p w14:paraId="0DD272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5 kg:  400/100 mg BD</w:t>
            </w:r>
          </w:p>
          <w:p w14:paraId="5D6CC0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01FA9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rget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30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49BE6B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 200/50 mg BD</w:t>
            </w:r>
          </w:p>
          <w:p w14:paraId="293C88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 300/75 mg BD (300</w:t>
            </w:r>
            <w:r w:rsidR="0091152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)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25 to &lt;30 kg: 300/75 mg BD</w:t>
            </w:r>
          </w:p>
          <w:p w14:paraId="123A40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35 kg: 400/100 BD</w:t>
            </w:r>
          </w:p>
          <w:p w14:paraId="5FD748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35 to 45 kg: 400/100 BD</w:t>
            </w:r>
          </w:p>
          <w:p w14:paraId="610399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5 kg:  400/100 mg BD or 500/100 BD</w:t>
            </w:r>
          </w:p>
          <w:p w14:paraId="62156A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A96A06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With EFV/NVP:</w:t>
            </w:r>
          </w:p>
          <w:p w14:paraId="2F9567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 months to &lt;18 years: 300/7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D</w:t>
            </w:r>
          </w:p>
          <w:p w14:paraId="11A764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shd w:val="clear" w:color="auto" w:fill="C2C2C2"/>
          </w:tcPr>
          <w:p w14:paraId="5DBD25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LPV/r 100/25 mg tablet </w:t>
            </w:r>
          </w:p>
          <w:p w14:paraId="3C42E9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-</w:t>
            </w:r>
          </w:p>
          <w:p w14:paraId="6DFBC0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-</w:t>
            </w:r>
          </w:p>
          <w:p w14:paraId="6E13DB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2 tablets AM, 1 tablet PM</w:t>
            </w:r>
          </w:p>
          <w:p w14:paraId="0AE97B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2 tablets BD</w:t>
            </w:r>
          </w:p>
          <w:p w14:paraId="3A2C0F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2 tablets BD</w:t>
            </w:r>
          </w:p>
          <w:p w14:paraId="47508D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4.9 kg: 3 tablets BD</w:t>
            </w:r>
          </w:p>
          <w:p w14:paraId="784F07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ADD0F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LPV/r 40/10 mg pellets</w:t>
            </w:r>
          </w:p>
          <w:p w14:paraId="5DB8F8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2 tablets BD</w:t>
            </w:r>
          </w:p>
          <w:p w14:paraId="1C2D94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3 tablets BD</w:t>
            </w:r>
          </w:p>
          <w:p w14:paraId="1B95D7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4 tablets BD</w:t>
            </w:r>
          </w:p>
          <w:p w14:paraId="5E6B7C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5 tablets BD</w:t>
            </w:r>
          </w:p>
          <w:p w14:paraId="5C8702F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6 tablets BD</w:t>
            </w:r>
          </w:p>
          <w:p w14:paraId="4288AD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071C1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PV/r liquid 80/20 mL</w:t>
            </w:r>
          </w:p>
          <w:p w14:paraId="7726BC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1 mL BD</w:t>
            </w:r>
          </w:p>
          <w:p w14:paraId="240E37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1.5 mL BD</w:t>
            </w:r>
          </w:p>
          <w:p w14:paraId="507FC6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-13.9 kg: 2 mL BD </w:t>
            </w:r>
          </w:p>
          <w:p w14:paraId="50FCA4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2.5 mL BD</w:t>
            </w:r>
          </w:p>
          <w:p w14:paraId="073C3C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3 mL BD</w:t>
            </w:r>
          </w:p>
          <w:p w14:paraId="2CF219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ED7F8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or children 2 to &lt;4 weeks of age:</w:t>
            </w:r>
          </w:p>
          <w:p w14:paraId="1E6140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-3 kg: 0.6 mL BD</w:t>
            </w:r>
          </w:p>
          <w:p w14:paraId="13E94B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4 kg: 0.8 mL BD</w:t>
            </w:r>
          </w:p>
          <w:p w14:paraId="780939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-5 kg: 1 mL BD</w:t>
            </w:r>
          </w:p>
        </w:tc>
      </w:tr>
      <w:tr w:rsidR="00167F41" w:rsidRPr="00952115" w14:paraId="2C66EB1B" w14:textId="77777777" w:rsidTr="00167F41">
        <w:trPr>
          <w:trHeight w:val="384"/>
        </w:trPr>
        <w:tc>
          <w:tcPr>
            <w:tcW w:w="567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2A2341E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InSTI</w:t>
            </w:r>
            <w:proofErr w:type="spellEnd"/>
          </w:p>
        </w:tc>
        <w:tc>
          <w:tcPr>
            <w:tcW w:w="390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25A515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censing restrictions</w:t>
            </w:r>
          </w:p>
        </w:tc>
        <w:tc>
          <w:tcPr>
            <w:tcW w:w="511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492C8D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uideline status</w:t>
            </w:r>
          </w:p>
        </w:tc>
        <w:tc>
          <w:tcPr>
            <w:tcW w:w="506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4D3BF2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vailable formulation</w:t>
            </w:r>
          </w:p>
        </w:tc>
        <w:tc>
          <w:tcPr>
            <w:tcW w:w="1157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0FE399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PENTA Guideline</w:t>
            </w:r>
          </w:p>
        </w:tc>
        <w:tc>
          <w:tcPr>
            <w:tcW w:w="997" w:type="pct"/>
            <w:tcBorders>
              <w:bottom w:val="single" w:sz="24" w:space="0" w:color="auto"/>
            </w:tcBorders>
            <w:shd w:val="clear" w:color="auto" w:fill="D9E2F3" w:themeFill="accent1" w:themeFillTint="33"/>
          </w:tcPr>
          <w:p w14:paraId="298307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DHHS guideline</w:t>
            </w:r>
          </w:p>
        </w:tc>
        <w:tc>
          <w:tcPr>
            <w:tcW w:w="872" w:type="pct"/>
            <w:tcBorders>
              <w:top w:val="nil"/>
              <w:bottom w:val="single" w:sz="24" w:space="0" w:color="auto"/>
            </w:tcBorders>
            <w:shd w:val="clear" w:color="auto" w:fill="D9E2F3" w:themeFill="accent1" w:themeFillTint="33"/>
          </w:tcPr>
          <w:p w14:paraId="22B641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from WHO dosing annex 201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WHO&lt;/Author&gt;&lt;Year&gt;2018&lt;/Year&gt;&lt;RecNum&gt;1530&lt;/RecNum&gt;&lt;DisplayText&gt;&lt;style face="superscript"&gt;3&lt;/style&gt;&lt;/DisplayText&gt;&lt;record&gt;&lt;rec-number&gt;1530&lt;/rec-number&gt;&lt;foreign-keys&gt;&lt;key app="EN" db-id="55vwdx5eadtrfieswwxpp2ajsrp2f0w25twa" timestamp="1549297894"&gt;1530&lt;/key&gt;&lt;/foreign-keys&gt;&lt;ref-type name="Web Page"&gt;12&lt;/ref-type&gt;&lt;contributors&gt;&lt;authors&gt;&lt;author&gt;WHO&lt;/author&gt;&lt;/authors&gt;&lt;/contributors&gt;&lt;titles&gt;&lt;title&gt;Dosages of ARV drugs for adults and adolescents. Dosing Anex&lt;/title&gt;&lt;/titles&gt;&lt;volume&gt;2019&lt;/volume&gt;&lt;number&gt;February 4&lt;/number&gt;&lt;dates&gt;&lt;year&gt;2018&lt;/year&gt;&lt;pub-dates&gt;&lt;date&gt;December 2018&lt;/date&gt;&lt;/pub-dates&gt;&lt;/dates&gt;&lt;urls&gt;&lt;related-urls&gt;&lt;url&gt;&lt;style face="underline" font="default" size="100%"&gt;https://www.who.int/hiv/pub/guidelines/ARV_Guidelines-2018-Annex3.pdf?ua=1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44F5FFE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1E1D6104" w14:textId="77777777" w:rsidTr="00167F41">
        <w:trPr>
          <w:trHeight w:val="239"/>
        </w:trPr>
        <w:tc>
          <w:tcPr>
            <w:tcW w:w="567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0356286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90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1B58B6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MA / FDA</w:t>
            </w:r>
          </w:p>
        </w:tc>
        <w:tc>
          <w:tcPr>
            <w:tcW w:w="511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356710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506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4DEE26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4443FA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7EDEE2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tcBorders>
              <w:top w:val="single" w:sz="2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47B5A2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2F002AFC" w14:textId="77777777" w:rsidTr="00167F41">
        <w:trPr>
          <w:trHeight w:val="384"/>
        </w:trPr>
        <w:tc>
          <w:tcPr>
            <w:tcW w:w="567" w:type="pct"/>
            <w:tcBorders>
              <w:top w:val="single" w:sz="4" w:space="0" w:color="auto"/>
            </w:tcBorders>
            <w:vAlign w:val="center"/>
          </w:tcPr>
          <w:p w14:paraId="681F97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lutegravir (DTG)</w:t>
            </w:r>
          </w:p>
        </w:tc>
        <w:tc>
          <w:tcPr>
            <w:tcW w:w="390" w:type="pct"/>
            <w:tcBorders>
              <w:top w:val="single" w:sz="4" w:space="0" w:color="auto"/>
            </w:tcBorders>
          </w:tcPr>
          <w:p w14:paraId="1EF24A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 6 years</w:t>
            </w:r>
            <w:r w:rsidR="002D3BE0"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(≥15 kg) /≥ 30 kg</w:t>
            </w:r>
          </w:p>
        </w:tc>
        <w:tc>
          <w:tcPr>
            <w:tcW w:w="511" w:type="pct"/>
            <w:tcBorders>
              <w:top w:val="single" w:sz="4" w:space="0" w:color="auto"/>
            </w:tcBorders>
          </w:tcPr>
          <w:p w14:paraId="5020F19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br/>
              <w:t>First line in children for whom an approved dose is available</w:t>
            </w:r>
          </w:p>
          <w:p w14:paraId="1AE1B0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</w:t>
            </w:r>
          </w:p>
          <w:p w14:paraId="5F45E5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regimen children &gt;12 years</w:t>
            </w:r>
          </w:p>
          <w:p w14:paraId="17852A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HHS:</w:t>
            </w:r>
          </w:p>
          <w:p w14:paraId="6ACE3B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in children &gt;30 kg</w:t>
            </w:r>
          </w:p>
        </w:tc>
        <w:tc>
          <w:tcPr>
            <w:tcW w:w="506" w:type="pct"/>
            <w:tcBorders>
              <w:top w:val="single" w:sz="4" w:space="0" w:color="auto"/>
            </w:tcBorders>
          </w:tcPr>
          <w:p w14:paraId="04CE25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film coated Tablets: 50 mg, 25 mg, 10 mg</w:t>
            </w:r>
          </w:p>
          <w:p w14:paraId="738069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067A4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33009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57" w:type="pct"/>
            <w:tcBorders>
              <w:top w:val="single" w:sz="4" w:space="0" w:color="auto"/>
            </w:tcBorders>
          </w:tcPr>
          <w:p w14:paraId="24EBF3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thout integrase resistance:</w:t>
            </w:r>
          </w:p>
          <w:p w14:paraId="0ADE62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≥ 12 years and ≥40 kg: 50mg QD</w:t>
            </w:r>
          </w:p>
          <w:p w14:paraId="106CAA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With integrase resistance: 50 mg BD</w:t>
            </w:r>
          </w:p>
          <w:p w14:paraId="33C310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</w:p>
        </w:tc>
        <w:tc>
          <w:tcPr>
            <w:tcW w:w="997" w:type="pct"/>
            <w:tcBorders>
              <w:top w:val="single" w:sz="4" w:space="0" w:color="auto"/>
            </w:tcBorders>
          </w:tcPr>
          <w:p w14:paraId="5D658F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STI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naïve</w:t>
            </w:r>
          </w:p>
          <w:p w14:paraId="1C2CE9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blets:</w:t>
            </w:r>
          </w:p>
          <w:p w14:paraId="01F7FB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kg to &lt;40 kg: 35 mg QD</w:t>
            </w:r>
          </w:p>
          <w:p w14:paraId="216971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50 mg QD</w:t>
            </w:r>
          </w:p>
          <w:p w14:paraId="6541D5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998F8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STI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naïve with UGT1a/Cyp3A inducers)</w:t>
            </w:r>
          </w:p>
          <w:p w14:paraId="6C7687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50 mg BD</w:t>
            </w:r>
          </w:p>
          <w:p w14:paraId="1A347F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B1348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STI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experienced or with suspected INTSI resistance)</w:t>
            </w:r>
          </w:p>
          <w:p w14:paraId="5DD8B2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50 mg BD</w:t>
            </w:r>
          </w:p>
        </w:tc>
        <w:tc>
          <w:tcPr>
            <w:tcW w:w="872" w:type="pct"/>
            <w:tcBorders>
              <w:top w:val="single" w:sz="4" w:space="0" w:color="auto"/>
            </w:tcBorders>
            <w:shd w:val="clear" w:color="auto" w:fill="auto"/>
          </w:tcPr>
          <w:p w14:paraId="5D4975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TG 25 mg tablets </w:t>
            </w:r>
          </w:p>
          <w:p w14:paraId="66304CE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-5.9 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g: -</w:t>
            </w:r>
          </w:p>
          <w:p w14:paraId="66027B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6-9.9 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g: -</w:t>
            </w:r>
          </w:p>
          <w:p w14:paraId="083792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-13.9 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g: -</w:t>
            </w:r>
          </w:p>
          <w:p w14:paraId="57044D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4-19.9 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g: -</w:t>
            </w:r>
          </w:p>
          <w:p w14:paraId="5B0BB1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2 tablets QD*</w:t>
            </w:r>
          </w:p>
          <w:p w14:paraId="6A97F4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27B144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TG 50 mg tablets </w:t>
            </w:r>
          </w:p>
          <w:p w14:paraId="26C5DB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-5.9 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g: -</w:t>
            </w:r>
          </w:p>
          <w:p w14:paraId="0F7F09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6-9.9 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g: -</w:t>
            </w:r>
          </w:p>
          <w:p w14:paraId="178A79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-13.9 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g: -</w:t>
            </w:r>
          </w:p>
          <w:p w14:paraId="366259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14-19.9 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g: -</w:t>
            </w:r>
          </w:p>
          <w:p w14:paraId="7610F8E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1 tablet QD*</w:t>
            </w:r>
          </w:p>
          <w:p w14:paraId="042917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4.9 kg: 1 tablet QD</w:t>
            </w:r>
          </w:p>
          <w:p w14:paraId="3782C6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0FBBB541" w14:textId="77777777" w:rsidTr="00167F41">
        <w:trPr>
          <w:trHeight w:val="384"/>
        </w:trPr>
        <w:tc>
          <w:tcPr>
            <w:tcW w:w="567" w:type="pct"/>
            <w:vAlign w:val="center"/>
          </w:tcPr>
          <w:p w14:paraId="347DD9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Elvitegravir</w:t>
            </w:r>
          </w:p>
          <w:p w14:paraId="5B0F74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EVG)</w:t>
            </w:r>
          </w:p>
        </w:tc>
        <w:tc>
          <w:tcPr>
            <w:tcW w:w="390" w:type="pct"/>
          </w:tcPr>
          <w:p w14:paraId="7AFDC5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&gt;12 years old</w:t>
            </w:r>
          </w:p>
        </w:tc>
        <w:tc>
          <w:tcPr>
            <w:tcW w:w="511" w:type="pct"/>
          </w:tcPr>
          <w:p w14:paraId="748080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/PENTA:</w:t>
            </w:r>
          </w:p>
          <w:p w14:paraId="00D6E4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included</w:t>
            </w:r>
          </w:p>
          <w:p w14:paraId="4F17D4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HHS:</w:t>
            </w:r>
          </w:p>
          <w:p w14:paraId="604A70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in children &gt;12 years</w:t>
            </w:r>
          </w:p>
          <w:p w14:paraId="22CB73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in children 6 to &lt;12 years</w:t>
            </w:r>
          </w:p>
        </w:tc>
        <w:tc>
          <w:tcPr>
            <w:tcW w:w="506" w:type="pct"/>
          </w:tcPr>
          <w:p w14:paraId="7212909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lets: 150 mg</w:t>
            </w:r>
          </w:p>
          <w:p w14:paraId="4D4289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150/150/200/10 EVG/cobicistat/3TC /TAF)</w:t>
            </w:r>
          </w:p>
        </w:tc>
        <w:tc>
          <w:tcPr>
            <w:tcW w:w="1157" w:type="pct"/>
          </w:tcPr>
          <w:p w14:paraId="0C9D77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commended in children</w:t>
            </w:r>
          </w:p>
          <w:p w14:paraId="0FF2D05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97" w:type="pct"/>
            <w:shd w:val="clear" w:color="auto" w:fill="C2C2C2"/>
          </w:tcPr>
          <w:p w14:paraId="713095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ult film coated tablet:</w:t>
            </w:r>
          </w:p>
          <w:p w14:paraId="6FD57A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kg: 150 mg (1 tablet)</w:t>
            </w:r>
          </w:p>
          <w:p w14:paraId="6BBA78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72" w:type="pct"/>
            <w:shd w:val="clear" w:color="auto" w:fill="C2C2C2"/>
          </w:tcPr>
          <w:p w14:paraId="6BB4BC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 dose in annex</w:t>
            </w:r>
          </w:p>
        </w:tc>
      </w:tr>
      <w:tr w:rsidR="00167F41" w:rsidRPr="00952115" w14:paraId="7C08A7B5" w14:textId="77777777" w:rsidTr="00167F41">
        <w:trPr>
          <w:trHeight w:val="384"/>
        </w:trPr>
        <w:tc>
          <w:tcPr>
            <w:tcW w:w="567" w:type="pct"/>
            <w:vAlign w:val="center"/>
          </w:tcPr>
          <w:p w14:paraId="2F253B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ltegravir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RTG)</w:t>
            </w:r>
          </w:p>
          <w:p w14:paraId="426F5D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561CD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426480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BA523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957AC5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37AB0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90" w:type="pct"/>
          </w:tcPr>
          <w:p w14:paraId="74C8D8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 w:eastAsia="zh-CN"/>
              </w:rPr>
              <w:t>Birth/Birth</w:t>
            </w:r>
          </w:p>
        </w:tc>
        <w:tc>
          <w:tcPr>
            <w:tcW w:w="511" w:type="pct"/>
          </w:tcPr>
          <w:p w14:paraId="582493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:</w:t>
            </w:r>
          </w:p>
          <w:p w14:paraId="0E28AE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eferred regimen for neonate</w:t>
            </w:r>
          </w:p>
          <w:p w14:paraId="49C80B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for older children for whom an approved DTG dose is not available</w:t>
            </w:r>
          </w:p>
          <w:p w14:paraId="1A7E68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NTA:</w:t>
            </w:r>
          </w:p>
          <w:p w14:paraId="7E6F61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regimen children &gt;12 years</w:t>
            </w:r>
          </w:p>
          <w:p w14:paraId="11FAC0E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DHHS:</w:t>
            </w:r>
          </w:p>
          <w:p w14:paraId="5BC78A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rst line in children from birth to &lt;6 years</w:t>
            </w:r>
          </w:p>
          <w:p w14:paraId="1123CF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ternative in children &gt;6 years</w:t>
            </w:r>
          </w:p>
        </w:tc>
        <w:tc>
          <w:tcPr>
            <w:tcW w:w="506" w:type="pct"/>
          </w:tcPr>
          <w:p w14:paraId="25E9DD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Film coated tablet: 400 mg, 600mg</w:t>
            </w:r>
          </w:p>
          <w:p w14:paraId="17D203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hewable tablet: 25 mg, 100 mg </w:t>
            </w:r>
            <w:r w:rsidRPr="00952115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scored</w:t>
            </w:r>
          </w:p>
          <w:p w14:paraId="6ECC06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anules for Suspension: 20 mg/ml</w:t>
            </w:r>
          </w:p>
          <w:p w14:paraId="24329F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B. Suspension and chewable tabs are not bioequivalent to film-coated tabs.</w:t>
            </w:r>
          </w:p>
          <w:p w14:paraId="452EC5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highlight w:val="green"/>
                <w:lang w:val="en-US"/>
              </w:rPr>
            </w:pPr>
          </w:p>
        </w:tc>
        <w:tc>
          <w:tcPr>
            <w:tcW w:w="1157" w:type="pct"/>
          </w:tcPr>
          <w:p w14:paraId="2E5ACC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hild dosing chewable tab:</w:t>
            </w:r>
          </w:p>
          <w:p w14:paraId="6C71F1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 to &lt;14 kg: 75 mg BD</w:t>
            </w:r>
          </w:p>
          <w:p w14:paraId="6A3F5D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 100 mg BD</w:t>
            </w:r>
          </w:p>
          <w:p w14:paraId="1BF538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8 kg: 150 mg BD</w:t>
            </w:r>
          </w:p>
          <w:p w14:paraId="2996A1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 to &lt;40 kg: 200 mg BD</w:t>
            </w:r>
          </w:p>
          <w:p w14:paraId="12C792E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40 kg: 300 mg BD</w:t>
            </w:r>
          </w:p>
          <w:p w14:paraId="0D5A4C3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C2B376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 (≥6 years and &gt;25 kg or ≥12 years):</w:t>
            </w:r>
          </w:p>
          <w:p w14:paraId="00F8ED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highlight w:val="green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0 mg BD</w:t>
            </w:r>
          </w:p>
        </w:tc>
        <w:tc>
          <w:tcPr>
            <w:tcW w:w="997" w:type="pct"/>
          </w:tcPr>
          <w:p w14:paraId="68CA1E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suspension:</w:t>
            </w:r>
          </w:p>
          <w:p w14:paraId="2D0AF2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irth to &lt; 1 week:</w:t>
            </w:r>
          </w:p>
          <w:p w14:paraId="180FF2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 to &lt;3 kg: 4 mg QD</w:t>
            </w:r>
          </w:p>
          <w:p w14:paraId="36D962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4 kg: 5 mg QD</w:t>
            </w:r>
          </w:p>
          <w:p w14:paraId="4C9E904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 to &lt;5 kg: 6 mg QD</w:t>
            </w:r>
          </w:p>
          <w:p w14:paraId="7A10CF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1FA07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 to &lt; 4 weeks</w:t>
            </w:r>
          </w:p>
          <w:p w14:paraId="200F61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 to &lt; 3 kg: 8 mg BD</w:t>
            </w:r>
          </w:p>
          <w:p w14:paraId="0924C0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 4 kg: 10 mg BD</w:t>
            </w:r>
          </w:p>
          <w:p w14:paraId="61F848E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4 to &lt; 5 kg: 15 mg BD</w:t>
            </w:r>
          </w:p>
          <w:p w14:paraId="0D12B9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25181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≥4 weeks:</w:t>
            </w:r>
          </w:p>
          <w:p w14:paraId="2BE7FF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4 kg: 25 mg BD</w:t>
            </w:r>
          </w:p>
          <w:p w14:paraId="7E4B03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 to &lt;6 kg: 30 mg BD</w:t>
            </w:r>
          </w:p>
          <w:p w14:paraId="1ED4F9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8 kg: 40 mg BD</w:t>
            </w:r>
          </w:p>
          <w:p w14:paraId="6B6C72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8 to &lt;11 kg: 60 mg BD</w:t>
            </w:r>
          </w:p>
          <w:p w14:paraId="3A6FE5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 to &lt;14 kg: 80 mg BD</w:t>
            </w:r>
          </w:p>
          <w:p w14:paraId="71D3518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 100 mg BD</w:t>
            </w:r>
          </w:p>
          <w:p w14:paraId="52EC02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432FCE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ild dosing chewable tab:</w:t>
            </w:r>
          </w:p>
          <w:p w14:paraId="1C162B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 to &lt;14 kg: 75 mg BD</w:t>
            </w:r>
          </w:p>
          <w:p w14:paraId="1980B5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100 mg BD</w:t>
            </w:r>
          </w:p>
          <w:p w14:paraId="79BA11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8 kg: 150 mg BD</w:t>
            </w:r>
          </w:p>
          <w:p w14:paraId="724E1E2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 to &lt;40 kg: 200 mg BD</w:t>
            </w:r>
          </w:p>
          <w:p w14:paraId="39E726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40 kg: 300 mg BD</w:t>
            </w:r>
          </w:p>
          <w:p w14:paraId="73C51A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B83D5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 (≥6 years and &gt;25 kg or ≥12 years):</w:t>
            </w:r>
          </w:p>
          <w:p w14:paraId="3BA77B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0 mg BD</w:t>
            </w:r>
          </w:p>
        </w:tc>
        <w:tc>
          <w:tcPr>
            <w:tcW w:w="872" w:type="pct"/>
            <w:shd w:val="clear" w:color="auto" w:fill="auto"/>
          </w:tcPr>
          <w:p w14:paraId="232A40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RTG 25 mg tablets (chewable)</w:t>
            </w:r>
          </w:p>
          <w:p w14:paraId="26F687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1 tablet BD</w:t>
            </w:r>
          </w:p>
          <w:p w14:paraId="5AB2E4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2 tablets BD</w:t>
            </w:r>
          </w:p>
          <w:p w14:paraId="1BE5AE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4 tablets BD</w:t>
            </w:r>
          </w:p>
          <w:p w14:paraId="5574D9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5 tablets BD</w:t>
            </w:r>
          </w:p>
          <w:p w14:paraId="7EC7B7D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6 tablets BD</w:t>
            </w:r>
          </w:p>
          <w:p w14:paraId="4EE4BE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87A5B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TG 100 mg tablets (chewable)</w:t>
            </w:r>
          </w:p>
          <w:p w14:paraId="49163B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-</w:t>
            </w:r>
          </w:p>
          <w:p w14:paraId="75061D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6-9.9 kg: -</w:t>
            </w:r>
          </w:p>
          <w:p w14:paraId="069D5A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-</w:t>
            </w:r>
          </w:p>
          <w:p w14:paraId="5D9B104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1 tablet BD</w:t>
            </w:r>
          </w:p>
          <w:p w14:paraId="20CB55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1.5 tablets BD</w:t>
            </w:r>
          </w:p>
          <w:p w14:paraId="3397DD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42BBB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TG 400 mg tablet</w:t>
            </w:r>
          </w:p>
          <w:p w14:paraId="7CBD5F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34.9 kg: 1 tablet BD</w:t>
            </w:r>
          </w:p>
          <w:p w14:paraId="0818B0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636EF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TG liquid 10 mg/mL</w:t>
            </w:r>
          </w:p>
          <w:p w14:paraId="747F3D1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5.9 kg: 3 mL BD</w:t>
            </w:r>
          </w:p>
          <w:p w14:paraId="50577F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.9 kg: 5mL BD</w:t>
            </w:r>
          </w:p>
          <w:p w14:paraId="47B8FF9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13.9 kg: 8mL BD</w:t>
            </w:r>
          </w:p>
          <w:p w14:paraId="1F31C8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-19.9 kg: 10 mL BD</w:t>
            </w:r>
          </w:p>
          <w:p w14:paraId="53DFFA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24.9 kg: -</w:t>
            </w:r>
          </w:p>
          <w:p w14:paraId="529F26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or children &lt;1 weeks of age:</w:t>
            </w:r>
          </w:p>
          <w:p w14:paraId="3E8809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-3 kg: 0.4 mL QD</w:t>
            </w:r>
          </w:p>
          <w:p w14:paraId="03D2F1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4 kg: 0.5 mL QD</w:t>
            </w:r>
          </w:p>
          <w:p w14:paraId="4E907C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-5 kg: 0.7 mL QD</w:t>
            </w:r>
          </w:p>
          <w:p w14:paraId="17FF9E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or children 1 to &lt;4 weeks of age:</w:t>
            </w:r>
          </w:p>
          <w:p w14:paraId="44782B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-3 kg: 0.8 mL BD</w:t>
            </w:r>
          </w:p>
          <w:p w14:paraId="512D35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4 kg: 1 mL BD</w:t>
            </w:r>
          </w:p>
          <w:p w14:paraId="4E6FC3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4-5 kg: 1.5 mL BD</w:t>
            </w:r>
          </w:p>
          <w:p w14:paraId="309C6C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</w:tbl>
    <w:p w14:paraId="7316B3A7" w14:textId="77777777" w:rsidR="00F356F0" w:rsidRDefault="00167F41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lastRenderedPageBreak/>
        <w:t>*: At the time of writing, this dose is based on predicted exposures derived from PK results from the Odyssey</w:t>
      </w:r>
      <w:r w:rsidR="009003F5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begin">
          <w:fldData xml:space="preserve">PEVuZE5vdGU+PENpdGU+PEF1dGhvcj5QYXVsaW5lIEJvbGxlbjwvQXV0aG9yPjxZZWFyPjIwMTg8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</w:fldData>
        </w:fldChar>
      </w:r>
      <w:r w:rsidR="007F5EFB">
        <w:rPr>
          <w:rFonts w:ascii="Times New Roman" w:hAnsi="Times New Roman" w:cs="Times New Roman"/>
          <w:color w:val="auto"/>
          <w:sz w:val="16"/>
          <w:szCs w:val="16"/>
          <w:lang w:val="en-US"/>
        </w:rPr>
        <w:instrText xml:space="preserve"> ADDIN EN.CITE </w:instrText>
      </w:r>
      <w:r w:rsidR="009003F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begin">
          <w:fldData xml:space="preserve">PEVuZE5vdGU+PENpdGU+PEF1dGhvcj5QYXVsaW5lIEJvbGxlbjwvQXV0aG9yPjxZZWFyPjIwMTg8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</w:fldData>
        </w:fldChar>
      </w:r>
      <w:r w:rsidR="007F5EFB">
        <w:rPr>
          <w:rFonts w:ascii="Times New Roman" w:hAnsi="Times New Roman" w:cs="Times New Roman"/>
          <w:color w:val="auto"/>
          <w:sz w:val="16"/>
          <w:szCs w:val="16"/>
          <w:lang w:val="en-US"/>
        </w:rPr>
        <w:instrText xml:space="preserve"> ADDIN EN.CITE.DATA </w:instrText>
      </w:r>
      <w:r w:rsidR="009003F5">
        <w:rPr>
          <w:rFonts w:ascii="Times New Roman" w:hAnsi="Times New Roman" w:cs="Times New Roman"/>
          <w:color w:val="auto"/>
          <w:sz w:val="16"/>
          <w:szCs w:val="16"/>
          <w:lang w:val="en-US"/>
        </w:rPr>
      </w:r>
      <w:r w:rsidR="009003F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end"/>
      </w:r>
      <w:r w:rsidR="009003F5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</w:r>
      <w:r w:rsidR="009003F5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separate"/>
      </w:r>
      <w:r w:rsidR="007F5EFB" w:rsidRPr="007F5EFB">
        <w:rPr>
          <w:rFonts w:ascii="Times New Roman" w:hAnsi="Times New Roman" w:cs="Times New Roman"/>
          <w:noProof/>
          <w:color w:val="auto"/>
          <w:sz w:val="16"/>
          <w:szCs w:val="16"/>
          <w:vertAlign w:val="superscript"/>
          <w:lang w:val="en-US"/>
        </w:rPr>
        <w:t>4,5</w:t>
      </w:r>
      <w:r w:rsidR="009003F5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end"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 and IMPAACT 1093</w:t>
      </w:r>
      <w:r w:rsidR="009003F5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begin"/>
      </w:r>
      <w:r w:rsidR="007F5EFB">
        <w:rPr>
          <w:rFonts w:ascii="Times New Roman" w:hAnsi="Times New Roman" w:cs="Times New Roman"/>
          <w:color w:val="auto"/>
          <w:sz w:val="16"/>
          <w:szCs w:val="16"/>
          <w:lang w:val="en-US"/>
        </w:rPr>
        <w:instrText xml:space="preserve"> ADDIN EN.CITE &lt;EndNote&gt;&lt;Cite&gt;&lt;Author&gt;T. Ruel&lt;/Author&gt;&lt;Year&gt;2018&lt;/Year&gt;&lt;RecNum&gt;1483&lt;/RecNum&gt;&lt;DisplayText&gt;&lt;style face="superscript"&gt;6&lt;/style&gt;&lt;/DisplayText&gt;&lt;record&gt;&lt;rec-number&gt;1483&lt;/rec-number&gt;&lt;foreign-keys&gt;&lt;key app="EN" db-id="55vwdx5eadtrfieswwxpp2ajsrp2f0w25twa" timestamp="1536238008"&gt;1483&lt;/key&gt;&lt;/foreign-keys&gt;&lt;ref-type name="Conference Proceedings"&gt;10&lt;/ref-type&gt;&lt;contributors&gt;&lt;authors&gt;&lt;author&gt;T. Ruel,&lt;/author&gt;&lt;author&gt;E. Acosta,&lt;/author&gt;&lt;author&gt;R. Singh,&lt;/author&gt;&lt;author&gt;C. Alvero,&lt;/author&gt;&lt;author&gt;T. Fenton,&lt;/author&gt;&lt;author&gt;K. George,&lt;/author&gt;&lt;author&gt;S. Popson,&lt;/author&gt;&lt;author&gt;E. Townley,&lt;/author&gt;&lt;author&gt;R. Hazra,&lt;/author&gt;&lt;author&gt;C. Brothers,&lt;/author&gt;&lt;author&gt;C. Vavro,&lt;/author&gt;&lt;author&gt;A. Buchanan,&lt;/author&gt;&lt;author&gt;A. Wiznia,&lt;/author&gt;&lt;author&gt;IMPAACT P1093 Team&lt;/author&gt;&lt;/authors&gt;&lt;/contributors&gt;&lt;titles&gt;&lt;title&gt;Pharmacokinetic and 4-week safety/efficacy of dolutegravir (S/GSK1349572) dispersible tablets in HIV-infected children aged 4 weeks to &amp;lt;6 years: results from IMPAACT p1093&lt;/title&gt;&lt;secondary-title&gt;International workshop on HIV pediatrics&lt;/secondary-title&gt;&lt;/titles&gt;&lt;dates&gt;&lt;year&gt;2018&lt;/year&gt;&lt;/dates&gt;&lt;pub-location&gt;Amsterdam&lt;/pub-location&gt;&lt;urls&gt;&lt;related-urls&gt;&lt;url&gt;&lt;style face="underline" font="default" size="100%"&gt;http://regist2.virology-education.com/presentations/2018/10PED/16_ruel.pdf&lt;/style&gt;&lt;/url&gt;&lt;/related-urls&gt;&lt;/urls&gt;&lt;/record&gt;&lt;/Cite&gt;&lt;/EndNote&gt;</w:instrText>
      </w:r>
      <w:r w:rsidR="009003F5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separate"/>
      </w:r>
      <w:r w:rsidR="007F5EFB" w:rsidRPr="007F5EFB">
        <w:rPr>
          <w:rFonts w:ascii="Times New Roman" w:hAnsi="Times New Roman" w:cs="Times New Roman"/>
          <w:noProof/>
          <w:color w:val="auto"/>
          <w:sz w:val="16"/>
          <w:szCs w:val="16"/>
          <w:vertAlign w:val="superscript"/>
          <w:lang w:val="en-US"/>
        </w:rPr>
        <w:t>6</w:t>
      </w:r>
      <w:r w:rsidR="009003F5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end"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 trials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="00F356F0">
        <w:rPr>
          <w:rFonts w:ascii="Times New Roman" w:hAnsi="Times New Roman" w:cs="Times New Roman"/>
          <w:color w:val="auto"/>
          <w:sz w:val="16"/>
          <w:szCs w:val="16"/>
          <w:lang w:val="en-US"/>
        </w:rPr>
        <w:t>EMA</w:t>
      </w:r>
      <w:r w:rsidR="00891E0E">
        <w:rPr>
          <w:rFonts w:ascii="Times New Roman" w:hAnsi="Times New Roman" w:cs="Times New Roman"/>
          <w:color w:val="auto"/>
          <w:sz w:val="16"/>
          <w:szCs w:val="16"/>
          <w:lang w:val="en-US"/>
        </w:rPr>
        <w:t>: European Medicines Agency</w:t>
      </w:r>
    </w:p>
    <w:p w14:paraId="48F6F2E5" w14:textId="77777777" w:rsidR="00F356F0" w:rsidRDefault="00F356F0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t>FDA</w:t>
      </w:r>
      <w:r w:rsidR="00891E0E">
        <w:rPr>
          <w:rFonts w:ascii="Times New Roman" w:hAnsi="Times New Roman" w:cs="Times New Roman"/>
          <w:color w:val="auto"/>
          <w:sz w:val="16"/>
          <w:szCs w:val="16"/>
          <w:lang w:val="en-US"/>
        </w:rPr>
        <w:t>: US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-</w:t>
      </w:r>
      <w:r w:rsidR="00891E0E">
        <w:rPr>
          <w:rFonts w:ascii="Times New Roman" w:hAnsi="Times New Roman" w:cs="Times New Roman"/>
          <w:color w:val="auto"/>
          <w:sz w:val="16"/>
          <w:szCs w:val="16"/>
          <w:lang w:val="en-US"/>
        </w:rPr>
        <w:t>Food and Drug Administration</w:t>
      </w:r>
    </w:p>
    <w:p w14:paraId="44D12451" w14:textId="77777777" w:rsidR="00891E0E" w:rsidRDefault="00891E0E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PENTA: Pediatric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European </w:t>
      </w:r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Network for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t</w:t>
      </w:r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t>reatment of Aids</w:t>
      </w:r>
    </w:p>
    <w:p w14:paraId="266B0B33" w14:textId="77777777" w:rsidR="00F356F0" w:rsidRDefault="00F356F0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t>DHHS</w:t>
      </w:r>
      <w:r w:rsidR="00891E0E">
        <w:rPr>
          <w:rFonts w:ascii="Times New Roman" w:hAnsi="Times New Roman" w:cs="Times New Roman"/>
          <w:color w:val="auto"/>
          <w:sz w:val="16"/>
          <w:szCs w:val="16"/>
          <w:lang w:val="en-US"/>
        </w:rPr>
        <w:t>: Department of  Health and Human Services</w:t>
      </w:r>
    </w:p>
    <w:p w14:paraId="739959D9" w14:textId="77777777" w:rsidR="00F356F0" w:rsidRDefault="00F356F0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t>WHO</w:t>
      </w:r>
      <w:r w:rsidR="00891E0E">
        <w:rPr>
          <w:rFonts w:ascii="Times New Roman" w:hAnsi="Times New Roman" w:cs="Times New Roman"/>
          <w:color w:val="auto"/>
          <w:sz w:val="16"/>
          <w:szCs w:val="16"/>
          <w:lang w:val="en-US"/>
        </w:rPr>
        <w:t>: World Health Organization</w:t>
      </w:r>
    </w:p>
    <w:p w14:paraId="5D18CE1F" w14:textId="77777777" w:rsidR="00F356F0" w:rsidRDefault="00F356F0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t>NRTI</w:t>
      </w:r>
      <w:r w:rsidR="00891E0E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nucleoside (/nucleotide) reverse transcriptase inhibitors</w:t>
      </w:r>
    </w:p>
    <w:p w14:paraId="1BA85182" w14:textId="77777777" w:rsidR="00F356F0" w:rsidRDefault="00F356F0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t>NNRTI</w:t>
      </w:r>
      <w:r w:rsidR="00891E0E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non-nucleoside reverse transcriptase inhibitors</w:t>
      </w:r>
    </w:p>
    <w:p w14:paraId="234B9E54" w14:textId="77777777" w:rsidR="00F356F0" w:rsidRDefault="00F356F0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t>PI</w:t>
      </w:r>
      <w:r w:rsidR="00891E0E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protease inhibitors</w:t>
      </w:r>
    </w:p>
    <w:p w14:paraId="2705B58A" w14:textId="77777777" w:rsidR="00891E0E" w:rsidRDefault="00F356F0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proofErr w:type="spellStart"/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t>InSTI</w:t>
      </w:r>
      <w:proofErr w:type="spellEnd"/>
      <w:r w:rsidR="00891E0E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integrase strand transfer inhibitors</w:t>
      </w:r>
      <w:r w:rsidR="00891E0E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 xml:space="preserve">VL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viral load</w:t>
      </w:r>
    </w:p>
    <w:p w14:paraId="21122B61" w14:textId="77777777" w:rsidR="00F356F0" w:rsidRDefault="00891E0E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t>PM: in the evening</w:t>
      </w:r>
      <w:r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AM: in the morning</w:t>
      </w:r>
    </w:p>
    <w:p w14:paraId="5116DD36" w14:textId="77777777" w:rsidR="00167F41" w:rsidRDefault="00167F41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>QD: dosed once daily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ab/>
        <w:t>BD: dosed twice daily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ab/>
        <w:t>QDS: dosed four times daily (dosed every 6 hours</w:t>
      </w:r>
      <w:r w:rsidR="00911528">
        <w:rPr>
          <w:rFonts w:ascii="Times New Roman" w:hAnsi="Times New Roman" w:cs="Times New Roman"/>
          <w:color w:val="auto"/>
          <w:sz w:val="16"/>
          <w:szCs w:val="16"/>
          <w:lang w:val="en-US"/>
        </w:rPr>
        <w:t>)</w:t>
      </w:r>
      <w:r w:rsidR="00891E0E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proofErr w:type="spellStart"/>
      <w:r w:rsidR="00B0173D">
        <w:rPr>
          <w:rFonts w:ascii="Times New Roman" w:hAnsi="Times New Roman" w:cs="Times New Roman"/>
          <w:color w:val="auto"/>
          <w:sz w:val="16"/>
          <w:szCs w:val="16"/>
          <w:lang w:val="en-US"/>
        </w:rPr>
        <w:t>Scp</w:t>
      </w:r>
      <w:proofErr w:type="spellEnd"/>
      <w:r w:rsidR="00B0173D">
        <w:rPr>
          <w:rFonts w:ascii="Times New Roman" w:hAnsi="Times New Roman" w:cs="Times New Roman"/>
          <w:color w:val="auto"/>
          <w:sz w:val="16"/>
          <w:szCs w:val="16"/>
          <w:lang w:val="en-US"/>
        </w:rPr>
        <w:t>: Scoop (a scoop measuring 40 mg of pediatric TDF granules)</w:t>
      </w:r>
      <w:r w:rsidR="00F356F0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</w:p>
    <w:p w14:paraId="75314A90" w14:textId="77777777" w:rsidR="00F356F0" w:rsidRDefault="00F356F0">
      <w:pPr>
        <w:rPr>
          <w:lang w:val="en-US"/>
        </w:rPr>
      </w:pPr>
    </w:p>
    <w:p w14:paraId="7F06705E" w14:textId="77777777" w:rsidR="00167F41" w:rsidRPr="00952115" w:rsidRDefault="00167F41" w:rsidP="00167F41">
      <w:pPr>
        <w:spacing w:before="120" w:after="120" w:line="48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952115">
        <w:rPr>
          <w:rFonts w:ascii="Times New Roman" w:hAnsi="Times New Roman" w:cs="Times New Roman"/>
          <w:sz w:val="16"/>
          <w:szCs w:val="16"/>
          <w:lang w:val="en-US"/>
        </w:rPr>
        <w:br w:type="page"/>
      </w:r>
    </w:p>
    <w:p w14:paraId="3511C24E" w14:textId="77777777" w:rsidR="00167F41" w:rsidRPr="00952115" w:rsidRDefault="00167F41" w:rsidP="00167F41">
      <w:pPr>
        <w:pStyle w:val="Caption"/>
        <w:spacing w:before="120" w:after="120" w:line="480" w:lineRule="auto"/>
        <w:ind w:left="705"/>
        <w:rPr>
          <w:rFonts w:ascii="Times New Roman" w:hAnsi="Times New Roman" w:cs="Times New Roman"/>
          <w:color w:val="auto"/>
          <w:sz w:val="16"/>
          <w:szCs w:val="16"/>
          <w:lang w:val="en-US"/>
        </w:rPr>
        <w:sectPr w:rsidR="00167F41" w:rsidRPr="00952115" w:rsidSect="00952115">
          <w:pgSz w:w="16838" w:h="11906" w:orient="landscape"/>
          <w:pgMar w:top="720" w:right="720" w:bottom="720" w:left="720" w:header="709" w:footer="709" w:gutter="0"/>
          <w:lnNumType w:countBy="1" w:restart="continuous"/>
          <w:cols w:space="708"/>
          <w:docGrid w:linePitch="360"/>
        </w:sectPr>
      </w:pPr>
    </w:p>
    <w:p w14:paraId="0558036E" w14:textId="6140C45C" w:rsidR="00167F41" w:rsidRPr="00952115" w:rsidRDefault="00167F41" w:rsidP="00167F41">
      <w:pPr>
        <w:pStyle w:val="Caption"/>
        <w:keepNext/>
        <w:spacing w:before="120" w:after="120" w:line="480" w:lineRule="auto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lastRenderedPageBreak/>
        <w:t xml:space="preserve">Table </w:t>
      </w:r>
      <w:r w:rsidR="009003F5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begin"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instrText xml:space="preserve"> SEQ Table \* ARABIC </w:instrText>
      </w:r>
      <w:r w:rsidR="009003F5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fldChar w:fldCharType="separate"/>
      </w:r>
      <w:r w:rsidR="00BE72FF">
        <w:rPr>
          <w:rFonts w:ascii="Times New Roman" w:hAnsi="Times New Roman" w:cs="Times New Roman"/>
          <w:noProof/>
          <w:color w:val="auto"/>
          <w:sz w:val="16"/>
          <w:szCs w:val="16"/>
          <w:lang w:val="en-US"/>
        </w:rPr>
        <w:t>2</w:t>
      </w:r>
      <w:r w:rsidR="009003F5" w:rsidRPr="00952115">
        <w:rPr>
          <w:rFonts w:ascii="Times New Roman" w:hAnsi="Times New Roman" w:cs="Times New Roman"/>
          <w:noProof/>
          <w:color w:val="auto"/>
          <w:sz w:val="16"/>
          <w:szCs w:val="16"/>
          <w:lang w:val="en-US"/>
        </w:rPr>
        <w:fldChar w:fldCharType="end"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>. Pharmacokinetic studies of NNRTIs in HIV infected pediatric patients</w:t>
      </w:r>
    </w:p>
    <w:tbl>
      <w:tblPr>
        <w:tblStyle w:val="TableGrid"/>
        <w:tblW w:w="14220" w:type="dxa"/>
        <w:tblLayout w:type="fixed"/>
        <w:tblLook w:val="04A0" w:firstRow="1" w:lastRow="0" w:firstColumn="1" w:lastColumn="0" w:noHBand="0" w:noVBand="1"/>
      </w:tblPr>
      <w:tblGrid>
        <w:gridCol w:w="1342"/>
        <w:gridCol w:w="1601"/>
        <w:gridCol w:w="567"/>
        <w:gridCol w:w="284"/>
        <w:gridCol w:w="567"/>
        <w:gridCol w:w="850"/>
        <w:gridCol w:w="284"/>
        <w:gridCol w:w="425"/>
        <w:gridCol w:w="851"/>
        <w:gridCol w:w="425"/>
        <w:gridCol w:w="850"/>
        <w:gridCol w:w="12"/>
        <w:gridCol w:w="272"/>
        <w:gridCol w:w="850"/>
        <w:gridCol w:w="58"/>
        <w:gridCol w:w="935"/>
        <w:gridCol w:w="243"/>
        <w:gridCol w:w="1032"/>
        <w:gridCol w:w="208"/>
        <w:gridCol w:w="1210"/>
        <w:gridCol w:w="61"/>
        <w:gridCol w:w="1293"/>
      </w:tblGrid>
      <w:tr w:rsidR="00167F41" w:rsidRPr="00952115" w14:paraId="32D7EA4D" w14:textId="77777777" w:rsidTr="00167F41">
        <w:trPr>
          <w:trHeight w:val="412"/>
        </w:trPr>
        <w:tc>
          <w:tcPr>
            <w:tcW w:w="14220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hideMark/>
          </w:tcPr>
          <w:p w14:paraId="1C884551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Efavirenz (EFV)</w:t>
            </w:r>
          </w:p>
        </w:tc>
      </w:tr>
      <w:tr w:rsidR="00167F41" w:rsidRPr="00952115" w14:paraId="785A7D4D" w14:textId="77777777" w:rsidTr="00167F41">
        <w:trPr>
          <w:trHeight w:val="412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2044567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br w:type="page"/>
              <w:t xml:space="preserve">Reference </w:t>
            </w: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78B568B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Dose and formulation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628041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opulation</w:t>
            </w: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6D617F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ge (years, unless stated differently)</w:t>
            </w: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5055A6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BSA (m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)</w:t>
            </w: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00EF62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Weight (kg)</w:t>
            </w: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7AB1D9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uppression rates</w:t>
            </w:r>
          </w:p>
          <w:p w14:paraId="13F712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087AF3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UC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6FE408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C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trough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mg/l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1A25D9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 xml:space="preserve">max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  <w:p w14:paraId="391FAC30" w14:textId="3639BE89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Or C mid-dose </w:t>
            </w:r>
            <w:r w:rsidR="00AC6ECB"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interval</w:t>
            </w:r>
          </w:p>
          <w:p w14:paraId="0F1D76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MDI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) </w:t>
            </w:r>
          </w:p>
        </w:tc>
      </w:tr>
      <w:tr w:rsidR="00167F41" w:rsidRPr="00952115" w14:paraId="30064311" w14:textId="77777777" w:rsidTr="00167F41">
        <w:trPr>
          <w:trHeight w:val="412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4285F10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once-daily</w:t>
            </w: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277B7A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472775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4FC4E1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F072C2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61353C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25018F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65DAEC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0-24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h*mg/L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1AB4FD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C6B6B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</w:tr>
      <w:tr w:rsidR="00167F41" w:rsidRPr="00952115" w14:paraId="7DA60D5E" w14:textId="77777777" w:rsidTr="00167F41">
        <w:trPr>
          <w:trHeight w:val="699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47BBAA" w14:textId="77777777" w:rsidR="00167F41" w:rsidRPr="00AB28CB" w:rsidRDefault="009003F5" w:rsidP="00167F41">
            <w:pPr>
              <w:keepNext/>
              <w:keepLines/>
              <w:spacing w:before="120" w:after="120" w:line="480" w:lineRule="auto"/>
              <w:outlineLvl w:val="0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Star et al 2002.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dGFycjwvQXV0aG9yPjxZZWFyPjIwMDI8L1llYXI+PFJl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dGFycjwvQXV0aG9yPjxZZWFyPjIwMDI8L1llYXI+PFJl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7,8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09F75675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BC76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Liquid formulation in combination with nelfinavir QD</w:t>
            </w:r>
          </w:p>
          <w:p w14:paraId="092D69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= (subject weight in kg/70)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0.7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x 720 mg</w:t>
            </w:r>
          </w:p>
          <w:p w14:paraId="2E2316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dose: 284 mg/day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21ED2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4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FDA&lt;/Author&gt;&lt;RecNum&gt;1432&lt;/RecNum&gt;&lt;DisplayText&gt;&lt;style face="superscript"&gt;8&lt;/style&gt;&lt;/DisplayText&gt;&lt;record&gt;&lt;rec-number&gt;1432&lt;/rec-number&gt;&lt;foreign-keys&gt;&lt;key app="EN" db-id="55vwdx5eadtrfieswwxpp2ajsrp2f0w25twa" timestamp="1535361733"&gt;1432&lt;/key&gt;&lt;/foreign-keys&gt;&lt;ref-type name="Web Page"&gt;12&lt;/ref-type&gt;&lt;contributors&gt;&lt;authors&gt;&lt;author&gt;FDA&lt;/author&gt;&lt;/authors&gt;&lt;secondary-authors&gt;&lt;author&gt;FDA&lt;/author&gt;&lt;/secondary-authors&gt;&lt;/contributors&gt;&lt;titles&gt;&lt;title&gt;Sustiva, FDA  Label information&lt;/title&gt;&lt;secondary-title&gt;label Sustiva&lt;/secondary-title&gt;&lt;short-title&gt;SUSTIVA label&lt;/short-title&gt;&lt;/titles&gt;&lt;pages&gt;Label&lt;/pages&gt;&lt;volume&gt;2018&lt;/volume&gt;&lt;number&gt;August 27,&lt;/number&gt;&lt;dates&gt;&lt;pub-dates&gt;&lt;date&gt;Septemeber 2011&lt;/date&gt;&lt;/pub-dates&gt;&lt;/dates&gt;&lt;pub-location&gt;FDA drug database&lt;/pub-location&gt;&lt;publisher&gt;FDA&lt;/publisher&gt;&lt;urls&gt;&lt;related-urls&gt;&lt;url&gt;&lt;style face="underline" font="default" size="100%"&gt;https://www.accessdata.fda.gov/drugsatfda_docs/label/2011/020972s038lbl.pdf&lt;/style&gt;&lt;/url&gt;&lt;/related-urls&gt;&lt;/urls&gt;&lt;custom1&gt;2018&lt;/custom1&gt;&lt;custom2&gt;August 27,&lt;/custom2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17930E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RT naive and experienced </w:t>
            </w:r>
          </w:p>
          <w:p w14:paraId="7FA562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10 years old</w:t>
            </w:r>
          </w:p>
          <w:p w14:paraId="06C18A5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E424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06ABB8C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5.1 (3.1 – 9.6) 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FDA&lt;/Author&gt;&lt;RecNum&gt;1432&lt;/RecNum&gt;&lt;DisplayText&gt;&lt;style face="superscript"&gt;8&lt;/style&gt;&lt;/DisplayText&gt;&lt;record&gt;&lt;rec-number&gt;1432&lt;/rec-number&gt;&lt;foreign-keys&gt;&lt;key app="EN" db-id="55vwdx5eadtrfieswwxpp2ajsrp2f0w25twa" timestamp="1535361733"&gt;1432&lt;/key&gt;&lt;/foreign-keys&gt;&lt;ref-type name="Web Page"&gt;12&lt;/ref-type&gt;&lt;contributors&gt;&lt;authors&gt;&lt;author&gt;FDA&lt;/author&gt;&lt;/authors&gt;&lt;secondary-authors&gt;&lt;author&gt;FDA&lt;/author&gt;&lt;/secondary-authors&gt;&lt;/contributors&gt;&lt;titles&gt;&lt;title&gt;Sustiva, FDA  Label information&lt;/title&gt;&lt;secondary-title&gt;label Sustiva&lt;/secondary-title&gt;&lt;short-title&gt;SUSTIVA label&lt;/short-title&gt;&lt;/titles&gt;&lt;pages&gt;Label&lt;/pages&gt;&lt;volume&gt;2018&lt;/volume&gt;&lt;number&gt;August 27,&lt;/number&gt;&lt;dates&gt;&lt;pub-dates&gt;&lt;date&gt;Septemeber 2011&lt;/date&gt;&lt;/pub-dates&gt;&lt;/dates&gt;&lt;pub-location&gt;FDA drug database&lt;/pub-location&gt;&lt;publisher&gt;FDA&lt;/publisher&gt;&lt;urls&gt;&lt;related-urls&gt;&lt;url&gt;&lt;style face="underline" font="default" size="100%"&gt;https://www.accessdata.fda.gov/drugsatfda_docs/label/2011/020972s038lbl.pdf&lt;/style&gt;&lt;/url&gt;&lt;/related-urls&gt;&lt;/urls&gt;&lt;custom1&gt;2018&lt;/custom1&gt;&lt;custom2&gt;August 27,&lt;/custom2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A9BC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C2C7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6621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3% VL &lt;400 copies/mL at week 48</w:t>
            </w:r>
          </w:p>
          <w:p w14:paraId="4F16B3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8% VL &lt;50 copies/mL</w:t>
            </w:r>
          </w:p>
          <w:p w14:paraId="350141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 week 48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3A7A09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Mean</w:t>
            </w:r>
            <w:proofErr w:type="spellEnd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(SD):</w:t>
            </w:r>
          </w:p>
          <w:p w14:paraId="3A685707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highlight w:val="green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68.818 (±32.831)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2b24gSGVudGlnPC9BdXRob3I+PFllYXI+MjAwNjwvWWVh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2b24gSGVudGlnPC9BdXRob3I+PFllYXI+MjAwNjwvWWVh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9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4FDF8461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highlight w:val="green"/>
                <w:lang w:val="nl-NL"/>
              </w:rPr>
            </w:pP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E659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3BF508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768 (1.294)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FDA&lt;/Author&gt;&lt;RecNum&gt;1432&lt;/RecNum&gt;&lt;DisplayText&gt;&lt;style face="superscript"&gt;8&lt;/style&gt;&lt;/DisplayText&gt;&lt;record&gt;&lt;rec-number&gt;1432&lt;/rec-number&gt;&lt;foreign-keys&gt;&lt;key app="EN" db-id="55vwdx5eadtrfieswwxpp2ajsrp2f0w25twa" timestamp="1535361733"&gt;1432&lt;/key&gt;&lt;/foreign-keys&gt;&lt;ref-type name="Web Page"&gt;12&lt;/ref-type&gt;&lt;contributors&gt;&lt;authors&gt;&lt;author&gt;FDA&lt;/author&gt;&lt;/authors&gt;&lt;secondary-authors&gt;&lt;author&gt;FDA&lt;/author&gt;&lt;/secondary-authors&gt;&lt;/contributors&gt;&lt;titles&gt;&lt;title&gt;Sustiva, FDA  Label information&lt;/title&gt;&lt;secondary-title&gt;label Sustiva&lt;/secondary-title&gt;&lt;short-title&gt;SUSTIVA label&lt;/short-title&gt;&lt;/titles&gt;&lt;pages&gt;Label&lt;/pages&gt;&lt;volume&gt;2018&lt;/volume&gt;&lt;number&gt;August 27,&lt;/number&gt;&lt;dates&gt;&lt;pub-dates&gt;&lt;date&gt;Septemeber 2011&lt;/date&gt;&lt;/pub-dates&gt;&lt;/dates&gt;&lt;pub-location&gt;FDA drug database&lt;/pub-location&gt;&lt;publisher&gt;FDA&lt;/publisher&gt;&lt;urls&gt;&lt;related-urls&gt;&lt;url&gt;&lt;style face="underline" font="default" size="100%"&gt;https://www.accessdata.fda.gov/drugsatfda_docs/label/2011/020972s038lbl.pdf&lt;/style&gt;&lt;/url&gt;&lt;/related-urls&gt;&lt;/urls&gt;&lt;custom1&gt;2018&lt;/custom1&gt;&lt;custom2&gt;August 27,&lt;/custom2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4251DA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highlight w:val="green"/>
                <w:lang w:val="en-US"/>
              </w:rPr>
            </w:pPr>
          </w:p>
          <w:p w14:paraId="593D0477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  <w:highlight w:val="green"/>
                <w:lang w:val="en-US"/>
              </w:rPr>
            </w:pP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E128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1CEE50FF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483 (1.831)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FDA&lt;/Author&gt;&lt;RecNum&gt;1432&lt;/RecNum&gt;&lt;DisplayText&gt;&lt;style face="superscript"&gt;8&lt;/style&gt;&lt;/DisplayText&gt;&lt;record&gt;&lt;rec-number&gt;1432&lt;/rec-number&gt;&lt;foreign-keys&gt;&lt;key app="EN" db-id="55vwdx5eadtrfieswwxpp2ajsrp2f0w25twa" timestamp="1535361733"&gt;1432&lt;/key&gt;&lt;/foreign-keys&gt;&lt;ref-type name="Web Page"&gt;12&lt;/ref-type&gt;&lt;contributors&gt;&lt;authors&gt;&lt;author&gt;FDA&lt;/author&gt;&lt;/authors&gt;&lt;secondary-authors&gt;&lt;author&gt;FDA&lt;/author&gt;&lt;/secondary-authors&gt;&lt;/contributors&gt;&lt;titles&gt;&lt;title&gt;Sustiva, FDA  Label information&lt;/title&gt;&lt;secondary-title&gt;label Sustiva&lt;/secondary-title&gt;&lt;short-title&gt;SUSTIVA label&lt;/short-title&gt;&lt;/titles&gt;&lt;pages&gt;Label&lt;/pages&gt;&lt;volume&gt;2018&lt;/volume&gt;&lt;number&gt;August 27,&lt;/number&gt;&lt;dates&gt;&lt;pub-dates&gt;&lt;date&gt;Septemeber 2011&lt;/date&gt;&lt;/pub-dates&gt;&lt;/dates&gt;&lt;pub-location&gt;FDA drug database&lt;/pub-location&gt;&lt;publisher&gt;FDA&lt;/publisher&gt;&lt;urls&gt;&lt;related-urls&gt;&lt;url&gt;&lt;style face="underline" font="default" size="100%"&gt;https://www.accessdata.fda.gov/drugsatfda_docs/label/2011/020972s038lbl.pdf&lt;/style&gt;&lt;/url&gt;&lt;/related-urls&gt;&lt;/urls&gt;&lt;custom1&gt;2018&lt;/custom1&gt;&lt;custom2&gt;August 27,&lt;/custom2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67F41" w:rsidRPr="00952115" w14:paraId="28F1E82E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5BBAF8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Von </w:t>
            </w:r>
            <w:proofErr w:type="spellStart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entig</w:t>
            </w:r>
            <w:proofErr w:type="spellEnd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et al. 2006.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2b24gSGVudGlnPC9BdXRob3I+PFllYXI+MjAwNjwvWWVh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2b24gSGVudGlnPC9BdXRob3I+PFllYXI+MjAwNjwvWWVh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9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20A4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capsules QD</w:t>
            </w:r>
          </w:p>
          <w:p w14:paraId="47582A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ranged between 375 and 480 mg/m2 (12.5 and 17.0</w:t>
            </w:r>
          </w:p>
          <w:p w14:paraId="1C55CB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/kg body weight)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5D49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11,</w:t>
            </w:r>
          </w:p>
          <w:p w14:paraId="6FC6C42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NRTI naive children</w:t>
            </w:r>
          </w:p>
          <w:p w14:paraId="375F80E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 to &lt;10 years old</w:t>
            </w:r>
          </w:p>
          <w:p w14:paraId="65E1FB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&gt;13 kg</w:t>
            </w: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675F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DCE7BE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7 ( 4.3 - 12.0)</w:t>
            </w: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739F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</w:t>
            </w:r>
          </w:p>
          <w:p w14:paraId="6FCC7A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01 (0.72 – 1.51)</w:t>
            </w: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9013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3C5AD0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(16 -50)</w:t>
            </w: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FFD206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0% VL &lt;50 copies/mL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dW5rPC9BdXRob3I+PFllYXI+MjAwNTwvWWVhcj48UmVj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dW5rPC9BdXRob3I+PFllYXI+MjAwNTwvWWVhcj48UmVj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10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28DC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range):</w:t>
            </w:r>
          </w:p>
          <w:p w14:paraId="598D42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3.608 (44.222 – 82.989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4C39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range):</w:t>
            </w:r>
          </w:p>
          <w:p w14:paraId="565771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293 (0.889 -1.697)</w:t>
            </w:r>
          </w:p>
          <w:p w14:paraId="73A9EFA6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5B9D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range):</w:t>
            </w:r>
          </w:p>
          <w:p w14:paraId="2AAF7A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552 (3.951-7.153)</w:t>
            </w:r>
          </w:p>
        </w:tc>
      </w:tr>
      <w:tr w:rsidR="00167F41" w:rsidRPr="00952115" w14:paraId="6C81E9FB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4FB02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lastRenderedPageBreak/>
              <w:t>Ren et al 2007.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ZW48L0F1dGhvcj48WWVhcj4yMDA3PC9ZZWFyPjxSZWNO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ZW48L0F1dGhvcj48WWVhcj4yMDA3PC9ZZWFyPjxSZWNO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11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</w:t>
            </w: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FE74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capsule formulation QD</w:t>
            </w:r>
          </w:p>
          <w:p w14:paraId="43D417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to &lt;15 kg:200 mg</w:t>
            </w:r>
          </w:p>
          <w:p w14:paraId="3A9345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250 mg</w:t>
            </w:r>
          </w:p>
          <w:p w14:paraId="3ECFD3F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300 mg</w:t>
            </w:r>
          </w:p>
          <w:p w14:paraId="460451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2.5 kg:350 mg</w:t>
            </w:r>
          </w:p>
          <w:p w14:paraId="2EC8A43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5 to &lt;40 kg:400 mg</w:t>
            </w:r>
          </w:p>
          <w:p w14:paraId="625133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600 mg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3D9E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15,</w:t>
            </w:r>
          </w:p>
          <w:p w14:paraId="36EC3E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formation on prior ART use was not reported</w:t>
            </w:r>
          </w:p>
          <w:p w14:paraId="201F46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15 years, weighing &gt;10 kg</w:t>
            </w:r>
          </w:p>
          <w:p w14:paraId="6AE901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F999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:</w:t>
            </w:r>
          </w:p>
          <w:p w14:paraId="0D86C8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2 (2.7)</w:t>
            </w: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B9F2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A9A8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:</w:t>
            </w:r>
          </w:p>
          <w:p w14:paraId="55AFED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.4 (4.2)</w:t>
            </w: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2EFB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7% VL &lt;50 copies/mL after at least 6 months of ART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72A8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B52C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10886D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18 (0.46–</w:t>
            </w:r>
          </w:p>
          <w:p w14:paraId="5CE7B57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70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2A92F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</w:t>
            </w:r>
          </w:p>
          <w:p w14:paraId="3C53FE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MDI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7D4A90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58 (0.67-2.20)</w:t>
            </w:r>
          </w:p>
          <w:p w14:paraId="3098AF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3506177A" w14:textId="77777777" w:rsidTr="00167F41">
        <w:trPr>
          <w:trHeight w:val="274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FA4036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letcher et al. 200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bGV0Y2hlcjwvQXV0aG9yPjxZZWFyPjIwMDg8L1llYXI+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bGV0Y2hlcjwvQXV0aG9yPjxZZWFyPjIwMDg8L1llYXI+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12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7E45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capsules dosed in combination with nelfinavir QD</w:t>
            </w:r>
          </w:p>
          <w:p w14:paraId="143E84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itial dose:</w:t>
            </w:r>
          </w:p>
          <w:p w14:paraId="3D6E9D9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ild dose (mg/day)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(child weight in kg/70 kg) 0.7 × 600 mg/day. Rounded off to the nearest 25 mg increment dose.</w:t>
            </w:r>
          </w:p>
          <w:p w14:paraId="57A050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C4F0C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dose (SD) [CV%]</w:t>
            </w:r>
          </w:p>
          <w:p w14:paraId="3FAE55A7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Week 2:</w:t>
            </w:r>
          </w:p>
          <w:p w14:paraId="1E18C4CE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12 mg/kg (1.4)[12%]</w:t>
            </w:r>
          </w:p>
          <w:p w14:paraId="3742E435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lastRenderedPageBreak/>
              <w:t>Week 56:</w:t>
            </w:r>
          </w:p>
          <w:p w14:paraId="1C39A923" w14:textId="77777777" w:rsidR="00167F41" w:rsidRPr="00F356F0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F356F0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13 mg/kg (5) [36%]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1A5C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50,</w:t>
            </w:r>
          </w:p>
          <w:p w14:paraId="6D4A9C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 week 2</w:t>
            </w:r>
          </w:p>
          <w:p w14:paraId="625212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19574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34,</w:t>
            </w:r>
          </w:p>
          <w:p w14:paraId="5DAA2D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 week 56 (after dose adjustment)</w:t>
            </w:r>
          </w:p>
          <w:p w14:paraId="649E60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 to &lt;16 years at initiation, NNRTI and PI based ART-naive. </w:t>
            </w:r>
          </w:p>
          <w:p w14:paraId="2AE459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3B41E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1D5C97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42A46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4E374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4F995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2</w:t>
            </w:r>
          </w:p>
          <w:p w14:paraId="75D6829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 (3-16)</w:t>
            </w:r>
          </w:p>
          <w:p w14:paraId="415D71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8D5BC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AB588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56</w:t>
            </w:r>
          </w:p>
          <w:p w14:paraId="2153D5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 (5–17)</w:t>
            </w: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3745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B5EDD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16D02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E0247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88CD6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2</w:t>
            </w:r>
          </w:p>
          <w:p w14:paraId="4E01B9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9 (0.6-2.1)</w:t>
            </w:r>
          </w:p>
          <w:p w14:paraId="3337D5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00E03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4A741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56</w:t>
            </w:r>
          </w:p>
          <w:p w14:paraId="0F80D7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 (0.7 - 2.0)</w:t>
            </w: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D372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36D82B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DFAC7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8C972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2</w:t>
            </w:r>
          </w:p>
          <w:p w14:paraId="23350B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 (13.4-98.0)</w:t>
            </w:r>
          </w:p>
          <w:p w14:paraId="450598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2A980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BA451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56</w:t>
            </w:r>
          </w:p>
          <w:p w14:paraId="29C5E6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.2 (16.6–93.7)</w:t>
            </w: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2A41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1% VL &lt;400 copies/mL at week 48</w:t>
            </w:r>
          </w:p>
          <w:p w14:paraId="781738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0% VL &lt;50 copies/mL at week 48</w:t>
            </w:r>
          </w:p>
          <w:p w14:paraId="2DDAB7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B246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[CV%]:</w:t>
            </w:r>
          </w:p>
          <w:p w14:paraId="645091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1DCA2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84CA7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2</w:t>
            </w:r>
          </w:p>
          <w:p w14:paraId="7FB116C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0 (58) [77%]</w:t>
            </w:r>
          </w:p>
          <w:p w14:paraId="47C2DF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9F46E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14246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56</w:t>
            </w:r>
          </w:p>
          <w:p w14:paraId="769990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0 (33) [59%]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5997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[CV%]:</w:t>
            </w:r>
          </w:p>
          <w:p w14:paraId="141CE8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40D34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9A7C8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2</w:t>
            </w:r>
          </w:p>
          <w:p w14:paraId="34CC0D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45 (2.16)</w:t>
            </w:r>
          </w:p>
          <w:p w14:paraId="13289B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[103.1%]</w:t>
            </w:r>
          </w:p>
          <w:p w14:paraId="17F553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99F11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56</w:t>
            </w:r>
          </w:p>
          <w:p w14:paraId="265D78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30 (1.27) [77.3%]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E8D9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[CV%]</w:t>
            </w:r>
          </w:p>
          <w:p w14:paraId="01EEF1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max:</w:t>
            </w:r>
          </w:p>
          <w:p w14:paraId="46A46E7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D2E23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2</w:t>
            </w:r>
          </w:p>
          <w:p w14:paraId="5E0A0C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09 (2.67)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[58.3]</w:t>
            </w:r>
          </w:p>
          <w:p w14:paraId="428815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9B891F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56</w:t>
            </w:r>
          </w:p>
          <w:p w14:paraId="38C58C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55 (1.73) [39.5]</w:t>
            </w:r>
          </w:p>
          <w:p w14:paraId="0D9F58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06E3892E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BF8374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lastRenderedPageBreak/>
              <w:t>Wintergerst et al. 2008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aW50ZXJnZXJzdDwvQXV0aG9yPjxZZWFyPjIwMDg8L1ll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aW50ZXJnZXJzdDwvQXV0aG9yPjxZZWFyPjIwMDg8L1ll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13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22D4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dose median(range):</w:t>
            </w:r>
          </w:p>
          <w:p w14:paraId="5646D5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in mg</w:t>
            </w:r>
          </w:p>
          <w:p w14:paraId="7688066E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300 mg (200–800)</w:t>
            </w:r>
          </w:p>
          <w:p w14:paraId="5B6BA72A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Dose in mg/kg</w:t>
            </w:r>
          </w:p>
          <w:p w14:paraId="4BF8E42D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13.3 (9.7–22.5)</w:t>
            </w:r>
          </w:p>
          <w:p w14:paraId="26567E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capsule formulation QD</w:t>
            </w:r>
          </w:p>
          <w:p w14:paraId="5F3040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to &lt;15 kg:200 mg</w:t>
            </w:r>
          </w:p>
          <w:p w14:paraId="591BCA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250 mg</w:t>
            </w:r>
          </w:p>
          <w:p w14:paraId="1A31B9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300 mg</w:t>
            </w:r>
          </w:p>
          <w:p w14:paraId="009303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2.5 kg:350 mg</w:t>
            </w:r>
          </w:p>
          <w:p w14:paraId="22E9D4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5 to &lt;40 kg:400 mg</w:t>
            </w:r>
          </w:p>
          <w:p w14:paraId="7F79FD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600 mg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0C59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33,</w:t>
            </w:r>
          </w:p>
          <w:p w14:paraId="22D114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experienced and naive children</w:t>
            </w:r>
          </w:p>
          <w:p w14:paraId="4A0E5B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o age or weight limit reported. </w:t>
            </w: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E308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7DB4C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2 (2.1–16.7)</w:t>
            </w: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14F4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ot reported </w:t>
            </w: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F771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0BA2FF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 (12–62)</w:t>
            </w: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CFAB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1.1% VL &lt;50 copies/mL treated under TDM</w:t>
            </w:r>
          </w:p>
          <w:p w14:paraId="3704FF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intend to treat)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C1BA0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0B89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A981C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</w:tr>
      <w:tr w:rsidR="00167F41" w:rsidRPr="00952115" w14:paraId="66B10BC2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1268CC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Hirt et al. 2009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IaXJ0PC9BdXRob3I+PFllYXI+MjAwOTwvWWVhcj48UmVj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IaXJ0PC9BdXRob3I+PFllYXI+MjAwOTwvWWVhcj48UmVj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14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4B58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capsules 200 mg</w:t>
            </w:r>
          </w:p>
          <w:p w14:paraId="207E44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capsule formulation QD</w:t>
            </w:r>
          </w:p>
          <w:p w14:paraId="271B1C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 to &lt;15 kg: 200 mg</w:t>
            </w:r>
          </w:p>
          <w:p w14:paraId="563319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5 to &lt;20 kg: 250 mg</w:t>
            </w:r>
          </w:p>
          <w:p w14:paraId="0155FC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 300 mg</w:t>
            </w:r>
          </w:p>
          <w:p w14:paraId="5AD579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2.5 kg: 350 mg</w:t>
            </w:r>
          </w:p>
          <w:p w14:paraId="4AB1556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5 to &lt;40 kg: 400 mg</w:t>
            </w:r>
          </w:p>
          <w:p w14:paraId="10270DB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600 mg</w:t>
            </w:r>
          </w:p>
          <w:p w14:paraId="4546EF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verage dose:</w:t>
            </w:r>
          </w:p>
          <w:p w14:paraId="4D4C40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0 mg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5CC67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48,</w:t>
            </w:r>
          </w:p>
          <w:p w14:paraId="5F3780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ive</w:t>
            </w:r>
          </w:p>
          <w:p w14:paraId="6F5704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0 months to &lt;15 years old </w:t>
            </w:r>
          </w:p>
          <w:p w14:paraId="7843A9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Weighing at least 10 kg</w:t>
            </w: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BA91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4E7553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35 (2.77–14.70)</w:t>
            </w: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06BC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8A96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1EB50F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.4 (11–37)</w:t>
            </w: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29CA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% VL &lt;400 copies/mL with AUC &gt;49h*mg/L</w:t>
            </w:r>
          </w:p>
          <w:p w14:paraId="155BF8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t week 8</w:t>
            </w:r>
          </w:p>
          <w:p w14:paraId="044C30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9FF0E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% VL &lt;400 copies/mL with AUC &lt;49h*mg/L</w:t>
            </w:r>
          </w:p>
          <w:p w14:paraId="48E3F8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 week 8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B634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no range reported):</w:t>
            </w:r>
          </w:p>
          <w:p w14:paraId="2501D5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5.2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5CF4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no range reported):</w:t>
            </w:r>
          </w:p>
          <w:p w14:paraId="5316C6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64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CE25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max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no range reported):</w:t>
            </w:r>
          </w:p>
          <w:p w14:paraId="1E70C1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71</w:t>
            </w:r>
          </w:p>
        </w:tc>
      </w:tr>
      <w:tr w:rsidR="00167F41" w:rsidRPr="00952115" w14:paraId="03753F5F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1CF4D5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Ren et al. 2009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ZW48L0F1dGhvcj48WWVhcj4yMDA5PC9ZZWFyPjxSZWNO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ZW48L0F1dGhvcj48WWVhcj4yMDA5PC9ZZWFyPjxSZWNO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15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E963A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capsule formulation QD</w:t>
            </w:r>
          </w:p>
          <w:p w14:paraId="1AA1A49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to &lt;15 kg: 200 mg</w:t>
            </w:r>
          </w:p>
          <w:p w14:paraId="4633E5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 250mg</w:t>
            </w:r>
          </w:p>
          <w:p w14:paraId="5008DA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 300 mg</w:t>
            </w:r>
          </w:p>
          <w:p w14:paraId="7EBA7C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2.5 kg: 350 mg</w:t>
            </w:r>
          </w:p>
          <w:p w14:paraId="533826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5 to &lt;40 kg: 400 mg</w:t>
            </w:r>
          </w:p>
          <w:p w14:paraId="2C3443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600 mg</w:t>
            </w:r>
          </w:p>
          <w:p w14:paraId="6C061A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fter rifampicin-based therapy</w:t>
            </w:r>
          </w:p>
          <w:p w14:paraId="413AC39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mg/kg Median (IQR):</w:t>
            </w:r>
          </w:p>
          <w:p w14:paraId="066ED9E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.0 (12.8–14.5)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AAC0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 15,</w:t>
            </w:r>
          </w:p>
          <w:p w14:paraId="629D18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ceiving EFV based therapy after TB treatment with rifampicin,</w:t>
            </w:r>
          </w:p>
          <w:p w14:paraId="3FCF74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3–15 years and weighing &gt;10 kg</w:t>
            </w:r>
          </w:p>
          <w:p w14:paraId="14BD13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AF72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49D03B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1 (5.7–9.2)</w:t>
            </w: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84D5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F441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638E00E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.5 (17.3–24.8)</w:t>
            </w: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C4D8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1.1% VL &lt;50 copies/mL treated under TDM</w:t>
            </w:r>
          </w:p>
          <w:p w14:paraId="6F9FB2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intend to treat)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9DEF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F232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337B63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86 (0.61–3.56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9B80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 (IQR)</w:t>
            </w:r>
          </w:p>
          <w:p w14:paraId="2BAF61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MDI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022C95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23 (0.85 -4.18)</w:t>
            </w:r>
          </w:p>
        </w:tc>
      </w:tr>
      <w:tr w:rsidR="00167F41" w:rsidRPr="00952115" w14:paraId="6C2CDA7B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0CD8FC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lastRenderedPageBreak/>
              <w:t>Pavia</w:t>
            </w:r>
            <w:proofErr w:type="spellEnd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-Ruz et al. 2015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YXZpYS1SdXo8L0F1dGhvcj48WWVhcj4yMDE1PC9ZZWFy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YXZpYS1SdXo8L0F1dGhvcj48WWVhcj4yMDE1PC9ZZWFy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16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3BED123B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E132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Oral solution 30 mg/ml (QD)</w:t>
            </w:r>
          </w:p>
          <w:p w14:paraId="2A4A2E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capsule sprinkles QD,</w:t>
            </w:r>
          </w:p>
          <w:p w14:paraId="7AD3E4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Oral solution</w:t>
            </w:r>
          </w:p>
          <w:p w14:paraId="2DE98B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s 1-3</w:t>
            </w:r>
          </w:p>
          <w:p w14:paraId="738762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lt;10 kg: 390 mg</w:t>
            </w:r>
          </w:p>
          <w:p w14:paraId="2BDBF73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&lt;17 kg: 600 mg</w:t>
            </w:r>
          </w:p>
          <w:p w14:paraId="30A6C8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s 4</w:t>
            </w:r>
          </w:p>
          <w:p w14:paraId="0978DE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: 360 mg</w:t>
            </w:r>
          </w:p>
          <w:p w14:paraId="7D0889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 390 mg</w:t>
            </w:r>
          </w:p>
          <w:p w14:paraId="4B96DA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 450mg</w:t>
            </w:r>
          </w:p>
          <w:p w14:paraId="754108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2.5 kg: 510 mg</w:t>
            </w:r>
          </w:p>
          <w:p w14:paraId="5B0111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5 to &lt;40 kg: 630mg</w:t>
            </w:r>
          </w:p>
          <w:p w14:paraId="53041AE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720 mg</w:t>
            </w:r>
          </w:p>
          <w:p w14:paraId="5F886B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F85839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capsule sprinkles:</w:t>
            </w:r>
          </w:p>
          <w:p w14:paraId="1015AE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s 1-2</w:t>
            </w:r>
          </w:p>
          <w:p w14:paraId="2AE235E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10 kg: 300 mg</w:t>
            </w:r>
          </w:p>
          <w:p w14:paraId="433B45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0 to &lt;17 kg: 400 mg</w:t>
            </w:r>
          </w:p>
          <w:p w14:paraId="53F368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C01B7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</w:t>
            </w:r>
          </w:p>
          <w:p w14:paraId="28E255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10 kg:400 mg</w:t>
            </w:r>
          </w:p>
          <w:p w14:paraId="0DEB56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7 kg: 600 mg</w:t>
            </w:r>
          </w:p>
          <w:p w14:paraId="187199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91816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</w:t>
            </w:r>
          </w:p>
          <w:p w14:paraId="0C1221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10 kg: 150 mg</w:t>
            </w:r>
          </w:p>
          <w:p w14:paraId="2E9CEB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: 200 mg</w:t>
            </w:r>
          </w:p>
          <w:p w14:paraId="550CBE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 250 mg</w:t>
            </w:r>
          </w:p>
          <w:p w14:paraId="64F8E6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 300 mg</w:t>
            </w:r>
          </w:p>
          <w:p w14:paraId="3BC1AD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2.5 kg: 350 mg</w:t>
            </w:r>
          </w:p>
          <w:p w14:paraId="10359F6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5 to &lt;40 kg: 400 mg</w:t>
            </w:r>
          </w:p>
          <w:p w14:paraId="743073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600mg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D958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37,</w:t>
            </w:r>
          </w:p>
          <w:p w14:paraId="0A2C911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ive and experienced</w:t>
            </w:r>
          </w:p>
          <w:p w14:paraId="6AC6CC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months to &lt;6 years</w:t>
            </w:r>
          </w:p>
          <w:p w14:paraId="679EC9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Group 1: N=15 (3 -&lt;6 months) </w:t>
            </w:r>
          </w:p>
          <w:p w14:paraId="51934AD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 N=10 (26 months - &lt;2 years)</w:t>
            </w:r>
          </w:p>
          <w:p w14:paraId="1AAAFB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: N=4 (2 -&lt;3 years)</w:t>
            </w:r>
          </w:p>
          <w:p w14:paraId="2C7FAF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 N=8 (3 -&lt;6 years)</w:t>
            </w:r>
          </w:p>
          <w:p w14:paraId="397D86D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AAB3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72C0CD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</w:t>
            </w:r>
          </w:p>
          <w:p w14:paraId="6999E9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63 (0.430–2.324)</w:t>
            </w:r>
          </w:p>
          <w:p w14:paraId="50A34A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36FF7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197173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92 (0.334–0.441)</w:t>
            </w:r>
          </w:p>
          <w:p w14:paraId="30591E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Group 2: </w:t>
            </w:r>
          </w:p>
          <w:p w14:paraId="65E304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825 (0.608–1.851)</w:t>
            </w:r>
          </w:p>
          <w:p w14:paraId="5120834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Group 3: </w:t>
            </w:r>
          </w:p>
          <w:p w14:paraId="675918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313 (2.198–2.660)</w:t>
            </w:r>
          </w:p>
          <w:p w14:paraId="602015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Group 4: </w:t>
            </w:r>
          </w:p>
          <w:p w14:paraId="49D357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922 (3.543–4.786)</w:t>
            </w: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D95E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0C20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422F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77.8%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l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lt;400 copies/mL at week 48</w:t>
            </w:r>
          </w:p>
          <w:p w14:paraId="572735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3.0% VL &lt;50 copies/mL at week 48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2A0A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V%):</w:t>
            </w:r>
          </w:p>
          <w:p w14:paraId="65D77E9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solution</w:t>
            </w:r>
          </w:p>
          <w:p w14:paraId="171FEB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3E94B1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0 (98%)</w:t>
            </w:r>
          </w:p>
          <w:p w14:paraId="696FA1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7A86B8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1.4 (49%)</w:t>
            </w:r>
          </w:p>
          <w:p w14:paraId="1D5284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:</w:t>
            </w:r>
          </w:p>
          <w:p w14:paraId="01BAE3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3.8 (68%)</w:t>
            </w:r>
          </w:p>
          <w:p w14:paraId="79B109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</w:t>
            </w:r>
          </w:p>
          <w:p w14:paraId="17CE0A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1 (98%)</w:t>
            </w:r>
          </w:p>
          <w:p w14:paraId="56794FA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6F152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 sprinkles</w:t>
            </w:r>
          </w:p>
          <w:p w14:paraId="72F2C4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6660E4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53 (68%)</w:t>
            </w:r>
          </w:p>
          <w:p w14:paraId="2E3C6C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 (N=1):</w:t>
            </w:r>
          </w:p>
          <w:p w14:paraId="5F2BF6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42 (N/A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8FDE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V%):</w:t>
            </w:r>
          </w:p>
          <w:p w14:paraId="0E5DC9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solution</w:t>
            </w:r>
          </w:p>
          <w:p w14:paraId="3F1066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73482A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91 (141%)</w:t>
            </w:r>
          </w:p>
          <w:p w14:paraId="32A172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76A00E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45 (57%)</w:t>
            </w:r>
          </w:p>
          <w:p w14:paraId="756842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:</w:t>
            </w:r>
          </w:p>
          <w:p w14:paraId="3BC47F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48 (7%)</w:t>
            </w:r>
          </w:p>
          <w:p w14:paraId="7C578C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</w:t>
            </w:r>
          </w:p>
          <w:p w14:paraId="45B0F4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185 (111%)</w:t>
            </w:r>
          </w:p>
          <w:p w14:paraId="309055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C2E8A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 sprinkles</w:t>
            </w:r>
          </w:p>
          <w:p w14:paraId="108E4F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3E985A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229 (103%)</w:t>
            </w:r>
          </w:p>
          <w:p w14:paraId="75C41BE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 (N=1):</w:t>
            </w:r>
          </w:p>
          <w:p w14:paraId="7F6F9C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650 (N/A)</w:t>
            </w:r>
          </w:p>
          <w:p w14:paraId="77CFDE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96DE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V%) 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max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42D0F8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solution</w:t>
            </w:r>
          </w:p>
          <w:p w14:paraId="65E8A2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289EF15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790 (76%)</w:t>
            </w:r>
          </w:p>
          <w:p w14:paraId="749E99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0360D7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998 (51%)</w:t>
            </w:r>
          </w:p>
          <w:p w14:paraId="352D2B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:</w:t>
            </w:r>
          </w:p>
          <w:p w14:paraId="20EF80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167 (68%)</w:t>
            </w:r>
          </w:p>
          <w:p w14:paraId="1F1CC8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</w:t>
            </w:r>
          </w:p>
          <w:p w14:paraId="2E3B36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632 (83%)</w:t>
            </w:r>
          </w:p>
          <w:p w14:paraId="309C86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FE922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 sprinkles</w:t>
            </w:r>
          </w:p>
          <w:p w14:paraId="2DD98F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0E734E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.543 (45%)</w:t>
            </w:r>
          </w:p>
          <w:p w14:paraId="78879D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 (N=1):</w:t>
            </w:r>
          </w:p>
          <w:p w14:paraId="05BC91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.400 (N/A)</w:t>
            </w:r>
          </w:p>
          <w:p w14:paraId="2E2568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6FE0753D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C69EA4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lastRenderedPageBreak/>
              <w:t>Moore et al. 2017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2x0b24gTW9vcmU8L0F1dGhvcj48WWVhcj4yMDE3PC9Z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2x0b24gTW9vcmU8L0F1dGhvcj48WWVhcj4yMDE3PC9Z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17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51C0BA17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</w:p>
          <w:p w14:paraId="69AFED41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2DBB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~1600mg *(weight in kg/70)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0.7</w:t>
            </w:r>
          </w:p>
          <w:p w14:paraId="7E8C10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ounded for weight</w:t>
            </w:r>
          </w:p>
          <w:p w14:paraId="5E549B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nd dosing</w:t>
            </w:r>
          </w:p>
          <w:p w14:paraId="6ED7EC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Dose increased after week 2 PK exposure measurement if below target range.</w:t>
            </w:r>
          </w:p>
          <w:p w14:paraId="6CA2C9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 formulation QD</w:t>
            </w:r>
          </w:p>
          <w:p w14:paraId="3C13A4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889EB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15D6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47,</w:t>
            </w:r>
          </w:p>
          <w:p w14:paraId="66D1BB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3 to 36 months</w:t>
            </w:r>
          </w:p>
          <w:p w14:paraId="1710D5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ive</w:t>
            </w:r>
          </w:p>
          <w:p w14:paraId="7BEC23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D20210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roup:</w:t>
            </w:r>
          </w:p>
          <w:p w14:paraId="44A0948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A: N=22</w:t>
            </w:r>
          </w:p>
          <w:p w14:paraId="5F6E46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B: N=16</w:t>
            </w:r>
          </w:p>
          <w:p w14:paraId="249544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A: N=7</w:t>
            </w:r>
          </w:p>
          <w:p w14:paraId="0D6BDB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B: N=2</w:t>
            </w:r>
          </w:p>
          <w:p w14:paraId="7DDE2C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F4B45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Group 1: Extensive 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bolizers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15B84A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Group 2: Slow 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bolizers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59FFA86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FEC52E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A: aged 3-24 months</w:t>
            </w:r>
          </w:p>
          <w:p w14:paraId="68355F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B: aged 24 – 36months</w:t>
            </w:r>
          </w:p>
          <w:p w14:paraId="62A92D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3B46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7006B5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</w:t>
            </w:r>
          </w:p>
          <w:p w14:paraId="4C75670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 months (13–27)</w:t>
            </w:r>
          </w:p>
          <w:p w14:paraId="4EFF1B1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BBF12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roup 1: 19 (13- 27)</w:t>
            </w:r>
          </w:p>
          <w:p w14:paraId="5C274E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2: 20 (18-26)</w:t>
            </w:r>
          </w:p>
          <w:p w14:paraId="6AFAC4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4BEB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84D4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EA1A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2% [95% CI (68 - 92)] VL&lt; 400 copies/mL and &lt;1 log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10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ecrease in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VL from baseline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06E7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0DE56B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xtensive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bolisers</w:t>
            </w:r>
            <w:proofErr w:type="spellEnd"/>
          </w:p>
          <w:p w14:paraId="354748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A:</w:t>
            </w:r>
          </w:p>
          <w:p w14:paraId="0ABCE9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08.58</w:t>
            </w:r>
          </w:p>
          <w:p w14:paraId="0C5596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58.85- 135.92)</w:t>
            </w:r>
          </w:p>
          <w:p w14:paraId="4A8555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B:</w:t>
            </w:r>
          </w:p>
          <w:p w14:paraId="781EFB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.84</w:t>
            </w:r>
          </w:p>
          <w:p w14:paraId="57AAC4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35.55- 132.17)</w:t>
            </w:r>
          </w:p>
          <w:p w14:paraId="4D3DED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BDE5C2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oor 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bolizers</w:t>
            </w:r>
          </w:p>
          <w:p w14:paraId="7C81BB4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A:</w:t>
            </w:r>
          </w:p>
          <w:p w14:paraId="17F96E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90.20</w:t>
            </w:r>
          </w:p>
          <w:p w14:paraId="571E6A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339.48- 650.25)</w:t>
            </w:r>
          </w:p>
          <w:p w14:paraId="44EA76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B:</w:t>
            </w:r>
          </w:p>
          <w:p w14:paraId="71CCCB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3.11</w:t>
            </w:r>
          </w:p>
          <w:p w14:paraId="58BABE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63.71-102.50)</w:t>
            </w:r>
          </w:p>
          <w:p w14:paraId="0F1E4A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2AF8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439C3A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xtensive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bolisers</w:t>
            </w:r>
            <w:proofErr w:type="spellEnd"/>
          </w:p>
          <w:p w14:paraId="5B6F71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A:</w:t>
            </w:r>
          </w:p>
          <w:p w14:paraId="5D5141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.80</w:t>
            </w:r>
          </w:p>
          <w:p w14:paraId="114D07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1.01- 2.48)</w:t>
            </w:r>
          </w:p>
          <w:p w14:paraId="5324CF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B:</w:t>
            </w:r>
          </w:p>
          <w:p w14:paraId="462CD4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63 (0.83- 3.74)</w:t>
            </w:r>
          </w:p>
          <w:p w14:paraId="40EE916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B4DE1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oor 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bolizers</w:t>
            </w:r>
          </w:p>
          <w:p w14:paraId="15CF1D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A:</w:t>
            </w:r>
          </w:p>
          <w:p w14:paraId="45B307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.78</w:t>
            </w:r>
          </w:p>
          <w:p w14:paraId="003307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12.29- 24.25)</w:t>
            </w:r>
          </w:p>
          <w:p w14:paraId="40AEB3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B:</w:t>
            </w:r>
          </w:p>
          <w:p w14:paraId="0936CB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11</w:t>
            </w:r>
          </w:p>
          <w:p w14:paraId="1626E7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2.18- 4.03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9BFB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 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max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141076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xtensive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bolisers</w:t>
            </w:r>
            <w:proofErr w:type="spellEnd"/>
          </w:p>
          <w:p w14:paraId="5698224C" w14:textId="77777777" w:rsidR="00167F41" w:rsidRPr="00952115" w:rsidRDefault="00952115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roup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1A</w:t>
            </w:r>
          </w:p>
          <w:p w14:paraId="256896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19</w:t>
            </w:r>
          </w:p>
          <w:p w14:paraId="386D09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6.02, 10.72)</w:t>
            </w:r>
          </w:p>
          <w:p w14:paraId="4A16A427" w14:textId="77777777" w:rsidR="00167F41" w:rsidRPr="00952115" w:rsidRDefault="00952115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1B</w:t>
            </w:r>
          </w:p>
          <w:p w14:paraId="61A437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53</w:t>
            </w:r>
          </w:p>
          <w:p w14:paraId="73DFA6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49, 10.25</w:t>
            </w:r>
          </w:p>
          <w:p w14:paraId="65FA444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D1B81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oor 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bolizers</w:t>
            </w:r>
          </w:p>
          <w:p w14:paraId="3336E26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A</w:t>
            </w:r>
          </w:p>
          <w:p w14:paraId="5B9861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.85</w:t>
            </w:r>
          </w:p>
          <w:p w14:paraId="7FDFAFC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.37, 33.39</w:t>
            </w:r>
          </w:p>
          <w:p w14:paraId="436648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B</w:t>
            </w:r>
          </w:p>
          <w:p w14:paraId="45F137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78</w:t>
            </w:r>
          </w:p>
          <w:p w14:paraId="51DB94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48, 5.07</w:t>
            </w:r>
          </w:p>
        </w:tc>
      </w:tr>
      <w:tr w:rsidR="00167F41" w:rsidRPr="00952115" w14:paraId="3CB4E6CC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FEA631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dult data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FDA&lt;/Author&gt;&lt;RecNum&gt;1432&lt;/RecNum&gt;&lt;DisplayText&gt;&lt;style face="superscript"&gt;8&lt;/style&gt;&lt;/DisplayText&gt;&lt;record&gt;&lt;rec-number&gt;1432&lt;/rec-number&gt;&lt;foreign-keys&gt;&lt;key app="EN" db-id="55vwdx5eadtrfieswwxpp2ajsrp2f0w25twa" timestamp="1535361733"&gt;1432&lt;/key&gt;&lt;/foreign-keys&gt;&lt;ref-type name="Web Page"&gt;12&lt;/ref-type&gt;&lt;contributors&gt;&lt;authors&gt;&lt;author&gt;FDA&lt;/author&gt;&lt;/authors&gt;&lt;secondary-authors&gt;&lt;author&gt;FDA&lt;/author&gt;&lt;/secondary-authors&gt;&lt;/contributors&gt;&lt;titles&gt;&lt;title&gt;Sustiva, FDA  Label information&lt;/title&gt;&lt;secondary-title&gt;label Sustiva&lt;/secondary-title&gt;&lt;short-title&gt;SUSTIVA label&lt;/short-title&gt;&lt;/titles&gt;&lt;pages&gt;Label&lt;/pages&gt;&lt;volume&gt;2018&lt;/volume&gt;&lt;number&gt;August 27,&lt;/number&gt;&lt;dates&gt;&lt;pub-dates&gt;&lt;date&gt;Septemeber 2011&lt;/date&gt;&lt;/pub-dates&gt;&lt;/dates&gt;&lt;pub-location&gt;FDA drug database&lt;/pub-location&gt;&lt;publisher&gt;FDA&lt;/publisher&gt;&lt;urls&gt;&lt;related-urls&gt;&lt;url&gt;&lt;style face="underline" font="default" size="100%"&gt;https://www.accessdata.fda.gov/drugsatfda_docs/label/2011/020972s038lbl.pdf&lt;/style&gt;&lt;/url&gt;&lt;/related-urls&gt;&lt;/urls&gt;&lt;custom1&gt;2018&lt;/custom1&gt;&lt;custom2&gt;August 27,&lt;/custom2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21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3A513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FV 600 mg QD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C4958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4D264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6639C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667E6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B0E85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315F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5C2975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58.148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23.013)</w:t>
            </w:r>
          </w:p>
          <w:p w14:paraId="3D8EDF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30D1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SD):</w:t>
            </w:r>
          </w:p>
          <w:p w14:paraId="44CEC14B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768 (1.010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DA41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3209CAC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072 (1.168)</w:t>
            </w:r>
          </w:p>
        </w:tc>
      </w:tr>
      <w:tr w:rsidR="00167F41" w:rsidRPr="00952115" w14:paraId="3A6296F9" w14:textId="77777777" w:rsidTr="00167F41">
        <w:trPr>
          <w:trHeight w:val="633"/>
        </w:trPr>
        <w:tc>
          <w:tcPr>
            <w:tcW w:w="14220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</w:tcPr>
          <w:p w14:paraId="0306E3EC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Nevirapine (NVP)</w:t>
            </w:r>
          </w:p>
        </w:tc>
      </w:tr>
      <w:tr w:rsidR="00167F41" w:rsidRPr="00952115" w14:paraId="3E9D1320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734697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Reference</w:t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763AF0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Dose and formulation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4E3244F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opulation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798CD4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ge (years, unless stated differently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2ACEAB9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BSA (m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)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5599145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Weight(kg)</w:t>
            </w: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6CAD79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uppression rates</w:t>
            </w:r>
          </w:p>
          <w:p w14:paraId="561C5E4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1958A33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UC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787ACA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trough</w:t>
            </w:r>
          </w:p>
          <w:p w14:paraId="19A72B39" w14:textId="77777777" w:rsidR="00167F41" w:rsidRPr="00952115" w:rsidRDefault="00167F41" w:rsidP="00167F41">
            <w:pPr>
              <w:spacing w:before="120" w:after="120" w:line="480" w:lineRule="auto"/>
              <w:jc w:val="both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D31E7F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 xml:space="preserve">max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</w:tc>
      </w:tr>
      <w:tr w:rsidR="00167F41" w:rsidRPr="00952115" w14:paraId="752D5522" w14:textId="77777777" w:rsidTr="00167F41">
        <w:trPr>
          <w:trHeight w:val="340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AF37A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VP twice-daily </w:t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99D62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5E0F0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16BE00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27EE8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99A183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79EC9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1B341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0-12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h*mg/L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4D4B1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E9715D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37F11B3E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27E180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okephaibulkit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et al. 2005 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A1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A1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1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02D7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dose (SD)</w:t>
            </w:r>
          </w:p>
          <w:p w14:paraId="08224C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4 (27)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D</w:t>
            </w:r>
          </w:p>
          <w:p w14:paraId="26D24E1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 adult fixed dose combination tablets containing 200mg NVP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09CE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ive and experienced children taking adult fixed dose combination</w:t>
            </w:r>
          </w:p>
          <w:p w14:paraId="2C40C3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B931D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34 (14 ART naive)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DF8E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4C5BEDD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4 (3–15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C01B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FA919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AFCA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aive:</w:t>
            </w:r>
          </w:p>
          <w:p w14:paraId="130909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2% VL &lt;400 copies/mL after 26 weeks</w:t>
            </w:r>
          </w:p>
          <w:p w14:paraId="5CBC0CF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xperienced: Not reported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4B370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18BD2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8.4</w:t>
            </w:r>
          </w:p>
          <w:p w14:paraId="0C0BDE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50 – 306.6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6849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41D51E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min</w:t>
            </w:r>
            <w:proofErr w:type="spellEnd"/>
          </w:p>
          <w:p w14:paraId="27F4A1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98 (2.57-24.37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EA92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</w:tr>
      <w:tr w:rsidR="00167F41" w:rsidRPr="00952115" w14:paraId="154C7DCF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AEE760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King et al. 2005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aW5nPC9BdXRob3I+PFllYXI+MjAwNTwvWWVhcj48UmVj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aW5nPC9BdXRob3I+PFllYXI+MjAwNTwvWWVhcj48UmVj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19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EF1D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psule and liquid formulation</w:t>
            </w:r>
          </w:p>
          <w:p w14:paraId="2F3E1B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D,</w:t>
            </w:r>
          </w:p>
          <w:p w14:paraId="7CAD83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dose mg/kg (range):</w:t>
            </w:r>
          </w:p>
          <w:p w14:paraId="27ACCD9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4 (2.2–5.5)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57BD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20 (PK study: N=10)</w:t>
            </w:r>
          </w:p>
          <w:p w14:paraId="600023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 months – 21 years old</w:t>
            </w:r>
          </w:p>
          <w:p w14:paraId="005E2D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experienced and virologically suppressed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F9FA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0C0A6C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0 (0.4–20.8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ED13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09EB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796C3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.8 (8–126.4)</w:t>
            </w: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E9E1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% retained VL &lt;400 copies/mL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7C0F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26546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1.8 (25.4–102.4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4B00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26BF1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2 (1.4–7.6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225A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AF007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1 (3.1–10.9)</w:t>
            </w:r>
          </w:p>
        </w:tc>
      </w:tr>
      <w:tr w:rsidR="00167F41" w:rsidRPr="00952115" w14:paraId="2E07D65F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832546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lastRenderedPageBreak/>
              <w:t>L’Homme</w:t>
            </w:r>
            <w:proofErr w:type="spellEnd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et al. 2008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MJmFwb3M7SG9tbWUgUjwvQXV0aG9yPjxZZWFyPjIwMDg8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MJmFwb3M7SG9tbWUgUjwvQXV0aG9yPjxZZWFyPjIwMDg8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20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39B54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range):</w:t>
            </w:r>
          </w:p>
          <w:p w14:paraId="7CED917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0 (317, 486)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day</w:t>
            </w:r>
          </w:p>
          <w:p w14:paraId="40F215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23AA9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6 kg: 100 mg NVP In two doses</w:t>
            </w:r>
          </w:p>
          <w:p w14:paraId="3F8903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0 kg: 150 mg NVP in two doses</w:t>
            </w:r>
          </w:p>
          <w:p w14:paraId="0655A3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: 200 mg NVP in two doses</w:t>
            </w:r>
          </w:p>
          <w:p w14:paraId="1E73E7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 250 mg NVP in two doses</w:t>
            </w:r>
          </w:p>
          <w:p w14:paraId="5F841A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 300 mg NVP in two doses</w:t>
            </w:r>
          </w:p>
          <w:p w14:paraId="6A04D8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 400 mg NVP in two doses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E06F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6 kg: N=2</w:t>
            </w:r>
          </w:p>
          <w:p w14:paraId="7B158A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467A9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0 kg: N=13</w:t>
            </w:r>
          </w:p>
          <w:p w14:paraId="17D7D1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D7A1D3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: N=9</w:t>
            </w:r>
          </w:p>
          <w:p w14:paraId="60C042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ACA52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 N=19</w:t>
            </w:r>
          </w:p>
          <w:p w14:paraId="4ED04F9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88A25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 N=12</w:t>
            </w:r>
          </w:p>
          <w:p w14:paraId="56D445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86E95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 N=10</w:t>
            </w:r>
          </w:p>
          <w:p w14:paraId="3563AA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B8C36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aive children</w:t>
            </w:r>
          </w:p>
          <w:p w14:paraId="5D1503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3 months to &lt;14 years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3FCE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range):</w:t>
            </w:r>
          </w:p>
          <w:p w14:paraId="4CD294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58DA5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65FFDD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9 (0.5, 14.9)</w:t>
            </w:r>
          </w:p>
          <w:p w14:paraId="23E9CB3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B24C7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6 kg:</w:t>
            </w:r>
          </w:p>
          <w:p w14:paraId="2CF81CE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8 (0.7, 0.8)</w:t>
            </w:r>
          </w:p>
          <w:p w14:paraId="45796A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DEC7E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0 kg:</w:t>
            </w:r>
          </w:p>
          <w:p w14:paraId="54BCAE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3 (0.5, 4.2)</w:t>
            </w:r>
          </w:p>
          <w:p w14:paraId="657262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03FF2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 to &lt;15 kg: </w:t>
            </w:r>
          </w:p>
          <w:p w14:paraId="604E4F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2 (2.2, 6.8)</w:t>
            </w:r>
          </w:p>
          <w:p w14:paraId="374B2F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A7275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</w:t>
            </w:r>
          </w:p>
          <w:p w14:paraId="7403E0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0 (4.8, 12.6)</w:t>
            </w:r>
          </w:p>
          <w:p w14:paraId="53C7AD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E5F45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</w:t>
            </w:r>
          </w:p>
          <w:p w14:paraId="17F756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0.2 (7.7, 13.5)</w:t>
            </w:r>
          </w:p>
          <w:p w14:paraId="06BFD4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83CDA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</w:t>
            </w:r>
          </w:p>
          <w:p w14:paraId="2199699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9 (10.2, 14.9)</w:t>
            </w:r>
          </w:p>
          <w:p w14:paraId="157527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8BF6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6CC0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range):</w:t>
            </w:r>
          </w:p>
          <w:p w14:paraId="452B4A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8E599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0B36CB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.0 (3.4, 29.0)</w:t>
            </w:r>
          </w:p>
          <w:p w14:paraId="502903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07738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8B90C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6 kg:</w:t>
            </w:r>
          </w:p>
          <w:p w14:paraId="3E3426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3 (3.4, 5.2)</w:t>
            </w:r>
          </w:p>
          <w:p w14:paraId="71ACEF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26037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0 kg:</w:t>
            </w:r>
          </w:p>
          <w:p w14:paraId="102F1B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7 (6.0, 9.8)</w:t>
            </w:r>
          </w:p>
          <w:p w14:paraId="7A51AB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A2F16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 to &lt;15 kg: </w:t>
            </w:r>
          </w:p>
          <w:p w14:paraId="6B836F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.2 (10.0, 13.0)</w:t>
            </w:r>
          </w:p>
          <w:p w14:paraId="2C59AC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7353E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</w:t>
            </w:r>
          </w:p>
          <w:p w14:paraId="20AAA2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6.5 (15.0, 19.0)</w:t>
            </w:r>
          </w:p>
          <w:p w14:paraId="4D3BA7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4954F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</w:t>
            </w:r>
          </w:p>
          <w:p w14:paraId="6F1BEE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.5 (20.0, 24.0)</w:t>
            </w:r>
          </w:p>
          <w:p w14:paraId="1D960A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025B6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</w:t>
            </w:r>
          </w:p>
          <w:p w14:paraId="61D9B9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.0 (25.0, 29.0)</w:t>
            </w: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A7D7DA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78% VL &lt;250 copies/mL at week 4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NdWxlbmdhPC9BdXRob3I+PFllYXI+MjAxMDwvWWVhcj48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NdWxlbmdhPC9BdXRob3I+PFllYXI+MjAxMDwvWWVhcj48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21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10CE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range) [SD]:</w:t>
            </w:r>
          </w:p>
          <w:p w14:paraId="51D15A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</w:t>
            </w:r>
          </w:p>
          <w:p w14:paraId="678EB7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4.4 (32.1, 232) [39.4]</w:t>
            </w:r>
          </w:p>
          <w:p w14:paraId="6910F1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A15053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6 kg:</w:t>
            </w:r>
          </w:p>
          <w:p w14:paraId="237506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6.1 (40.4, 112)</w:t>
            </w:r>
          </w:p>
          <w:p w14:paraId="5B7D19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9368E6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0 kg:</w:t>
            </w:r>
          </w:p>
          <w:p w14:paraId="6D0172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2 (55.3, 232)</w:t>
            </w:r>
          </w:p>
          <w:p w14:paraId="6B93D4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14462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 to &lt;15 kg: </w:t>
            </w:r>
          </w:p>
          <w:p w14:paraId="578071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0.8 (42.0, 158)</w:t>
            </w:r>
          </w:p>
          <w:p w14:paraId="7593B6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EDD9D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</w:t>
            </w:r>
          </w:p>
          <w:p w14:paraId="57017D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90.6 (61.3,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41)</w:t>
            </w:r>
          </w:p>
          <w:p w14:paraId="6F2DB68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7C0CD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</w:t>
            </w:r>
          </w:p>
          <w:p w14:paraId="4A8E4F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5.9 (41.3, 169)</w:t>
            </w:r>
          </w:p>
          <w:p w14:paraId="508A50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55095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</w:t>
            </w:r>
          </w:p>
          <w:p w14:paraId="5F88238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8 (32.1, 208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C842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lastRenderedPageBreak/>
              <w:t>Mean 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1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range) [SD]:</w:t>
            </w:r>
          </w:p>
          <w:p w14:paraId="11BA21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</w:t>
            </w:r>
          </w:p>
          <w:p w14:paraId="2CA055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0 (1.4, 16.9) [3.0]</w:t>
            </w:r>
          </w:p>
          <w:p w14:paraId="1E0449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</w:pPr>
          </w:p>
          <w:p w14:paraId="2571A6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6 kg:</w:t>
            </w:r>
          </w:p>
          <w:p w14:paraId="1400B4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7 (1.8, 9.7)</w:t>
            </w:r>
          </w:p>
          <w:p w14:paraId="7A1F869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67B4E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0 kg:</w:t>
            </w:r>
          </w:p>
          <w:p w14:paraId="638C24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4 (3.5, 16.9)</w:t>
            </w:r>
          </w:p>
          <w:p w14:paraId="126174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FD18E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 to &lt;15 kg: </w:t>
            </w:r>
          </w:p>
          <w:p w14:paraId="654C5C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0 (2.2, 10.5)</w:t>
            </w:r>
          </w:p>
          <w:p w14:paraId="3D9261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3A6B04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</w:t>
            </w:r>
          </w:p>
          <w:p w14:paraId="1CC443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6 (3.2, 8.9)</w:t>
            </w:r>
          </w:p>
          <w:p w14:paraId="306C73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B9671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0 to &lt;25 kg:</w:t>
            </w:r>
          </w:p>
          <w:p w14:paraId="658FE9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6 (2.9, 11.0)</w:t>
            </w:r>
          </w:p>
          <w:p w14:paraId="5D0FB9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F4ECD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</w:t>
            </w:r>
          </w:p>
          <w:p w14:paraId="4D3977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9 (1.4, 14.9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A0CD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range) [SD]:</w:t>
            </w:r>
          </w:p>
          <w:p w14:paraId="23F026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</w:t>
            </w:r>
          </w:p>
          <w:p w14:paraId="4F0AE3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.0 (3.8, 22.5) [3.8]</w:t>
            </w:r>
          </w:p>
          <w:p w14:paraId="6FC659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</w:pPr>
          </w:p>
          <w:p w14:paraId="2772BEF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6 kg:</w:t>
            </w:r>
          </w:p>
          <w:p w14:paraId="7813F1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5 (5.3, 11.7)</w:t>
            </w:r>
          </w:p>
          <w:p w14:paraId="3037CA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76675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0 kg:</w:t>
            </w:r>
          </w:p>
          <w:p w14:paraId="60A96F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.7 (5.6, 22.5)</w:t>
            </w:r>
          </w:p>
          <w:p w14:paraId="5F265D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DCBE1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 to &lt;15 kg: </w:t>
            </w:r>
          </w:p>
          <w:p w14:paraId="718B9E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1 (4.1, 16.8)</w:t>
            </w:r>
          </w:p>
          <w:p w14:paraId="1443AC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32E8F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</w:t>
            </w:r>
          </w:p>
          <w:p w14:paraId="2C441FD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6 (6.5, 15.3)</w:t>
            </w:r>
          </w:p>
          <w:p w14:paraId="4C85EB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8A0A6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0 to &lt;25 kg:</w:t>
            </w:r>
          </w:p>
          <w:p w14:paraId="563127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0 (4.1, 17.6)</w:t>
            </w:r>
          </w:p>
          <w:p w14:paraId="36BF32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00EFE3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</w:t>
            </w:r>
          </w:p>
          <w:p w14:paraId="3A3C15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0 (3.8, 21.2)</w:t>
            </w:r>
          </w:p>
        </w:tc>
      </w:tr>
      <w:tr w:rsidR="00167F41" w:rsidRPr="00952115" w14:paraId="16535EFD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B7D519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Pollock et al. 2009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b2xsb2NrPC9BdXRob3I+PFllYXI+MjAwOTwvWWVhcj48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b2xsb2NrPC9BdXRob3I+PFllYXI+MjAwOTwvWWVhcj48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22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7711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RIOMUNE 30 (200 mg NVP)</w:t>
            </w:r>
          </w:p>
          <w:p w14:paraId="42D6DC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ceiving tablets to achieve</w:t>
            </w:r>
          </w:p>
          <w:p w14:paraId="47D3D3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 mg NVP/kg/day</w:t>
            </w:r>
          </w:p>
          <w:p w14:paraId="24614B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 (range in mg/kg)</w:t>
            </w:r>
          </w:p>
          <w:p w14:paraId="43A8416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8 kg: 50mg in two doses</w:t>
            </w:r>
          </w:p>
          <w:p w14:paraId="28E1669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&gt;6.2) (n=1)</w:t>
            </w:r>
          </w:p>
          <w:p w14:paraId="6A2920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 to &lt;12 kg: 100 mg in two doses</w:t>
            </w:r>
          </w:p>
          <w:p w14:paraId="46BE3B0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8.3-12.5) (n=10)</w:t>
            </w:r>
          </w:p>
          <w:p w14:paraId="0AEA71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2 to &lt;18 kg: 150 mg in two doses</w:t>
            </w:r>
          </w:p>
          <w:p w14:paraId="5F0C4B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8.3-12.5) (n=7)</w:t>
            </w:r>
          </w:p>
          <w:p w14:paraId="75C53F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 to &lt;22 kg:200 mg in two doses</w:t>
            </w:r>
          </w:p>
          <w:p w14:paraId="2B231D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9.1-11.1) (n=1)</w:t>
            </w:r>
          </w:p>
          <w:p w14:paraId="7D2F69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 to &lt;28 kg: 250 mg in two doses</w:t>
            </w:r>
          </w:p>
          <w:p w14:paraId="1EFF8C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8.9-11.4) (n=4)</w:t>
            </w:r>
          </w:p>
          <w:p w14:paraId="4CB652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 to &lt;32 kg:300 mg in two doses</w:t>
            </w:r>
          </w:p>
          <w:p w14:paraId="098F3F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9.4-10.7) (n=10)</w:t>
            </w:r>
          </w:p>
          <w:p w14:paraId="578973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 to &lt;38 kg:</w:t>
            </w:r>
          </w:p>
          <w:p w14:paraId="4F25ED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50mg in two doses</w:t>
            </w:r>
          </w:p>
          <w:p w14:paraId="7D1F187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9.2-10.9) (n=1)</w:t>
            </w:r>
          </w:p>
          <w:p w14:paraId="2CFBA4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&gt;38 kg: 400 mg in two doses (&lt;10.5) (n=3) 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F56A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37,</w:t>
            </w:r>
          </w:p>
          <w:p w14:paraId="7E0891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ive and experienced,</w:t>
            </w:r>
          </w:p>
          <w:p w14:paraId="29CF6F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alnourished children: N=25</w:t>
            </w:r>
          </w:p>
          <w:p w14:paraId="15E4E5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rmal weigh children: N=12</w:t>
            </w:r>
          </w:p>
          <w:p w14:paraId="0946134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 to 16 years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5F78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498E11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6A33B0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4 (0.7, 16.0)</w:t>
            </w:r>
          </w:p>
          <w:p w14:paraId="5BF96C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AB635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alnourished:</w:t>
            </w:r>
          </w:p>
          <w:p w14:paraId="0B2AD3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6 (0.7, 14.7)</w:t>
            </w:r>
          </w:p>
          <w:p w14:paraId="04EFB3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AD37E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rmal weight:</w:t>
            </w:r>
          </w:p>
          <w:p w14:paraId="1E967F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6.3 (0.8, 16.0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97CB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706549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78CA58E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2 (0.25, 1.23)</w:t>
            </w:r>
          </w:p>
          <w:p w14:paraId="05C2A6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76B5F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alnourished:</w:t>
            </w:r>
          </w:p>
          <w:p w14:paraId="0D3DAD3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0.40 (0.25, 0.96)</w:t>
            </w:r>
          </w:p>
          <w:p w14:paraId="122A0C2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22084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rmal weight:</w:t>
            </w:r>
          </w:p>
          <w:p w14:paraId="648E41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2 (0.32, 1.23)</w:t>
            </w:r>
          </w:p>
          <w:p w14:paraId="4071D4EF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02AD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03D3E2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72B2A5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3 (3.9, 38.9)</w:t>
            </w:r>
          </w:p>
          <w:p w14:paraId="4A8602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2220C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alnourished:</w:t>
            </w:r>
          </w:p>
          <w:p w14:paraId="3F4680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8 (3.9, 24.0)</w:t>
            </w:r>
          </w:p>
          <w:p w14:paraId="0EB45F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8AED96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rmal weight:</w:t>
            </w:r>
          </w:p>
          <w:p w14:paraId="26D704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.9 (6.3, 38.9)</w:t>
            </w: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E507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54% VL&lt;400 copies/mL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5839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5A87E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3C0435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  <w:p w14:paraId="089319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E4EE8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alnourished:</w:t>
            </w:r>
          </w:p>
          <w:p w14:paraId="0439B6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0.082 (35.328–166.629)</w:t>
            </w:r>
          </w:p>
          <w:p w14:paraId="352714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74152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rmal weight:</w:t>
            </w:r>
          </w:p>
          <w:p w14:paraId="5FFBD5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9.861 (43.922–14.6376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471B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51FCB64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66E894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  <w:p w14:paraId="038C8E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2346B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alnourished:</w:t>
            </w:r>
          </w:p>
          <w:p w14:paraId="70089D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084 (1.645–8.489)</w:t>
            </w:r>
          </w:p>
          <w:p w14:paraId="157D6D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7EF59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rmal weight:</w:t>
            </w:r>
          </w:p>
          <w:p w14:paraId="04567C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5.881 (2.305–9.097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E59E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781119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431CF7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  <w:p w14:paraId="4957CD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87DD1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alnourished:</w:t>
            </w:r>
          </w:p>
          <w:p w14:paraId="1DD88B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719 (3.401–18.947)</w:t>
            </w:r>
          </w:p>
          <w:p w14:paraId="176BC6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CB292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rmal weight:</w:t>
            </w:r>
          </w:p>
          <w:p w14:paraId="09B596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9.483 (5.099–22.453)</w:t>
            </w:r>
          </w:p>
        </w:tc>
      </w:tr>
      <w:tr w:rsidR="00167F41" w:rsidRPr="00952115" w14:paraId="74743130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6FDC0A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hokephaibulkit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et al. 2011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Ex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Ex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23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59341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neric FDC tablets vs liquid, dosed to achieve</w:t>
            </w:r>
          </w:p>
          <w:p w14:paraId="2E3022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0–400mg NVP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day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AD77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-=42,</w:t>
            </w:r>
          </w:p>
          <w:p w14:paraId="24C46F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hai children</w:t>
            </w:r>
          </w:p>
          <w:p w14:paraId="1F0687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linically stable on NVP treatment </w:t>
            </w:r>
          </w:p>
          <w:p w14:paraId="58977FB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 months to &lt;13 years</w:t>
            </w:r>
          </w:p>
          <w:p w14:paraId="470BFD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hildren were randomized 1:1 to start with either Liquid formulation or generic FDC with NVP/ZDV/3TC and crossed over to the other formulation after PK analysis. After, PK analysis was done with the new formulation.</w:t>
            </w:r>
          </w:p>
          <w:p w14:paraId="31FE81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8 kg: N=6</w:t>
            </w:r>
          </w:p>
          <w:p w14:paraId="0BAE4C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 to &lt;16 kg: N=12</w:t>
            </w:r>
          </w:p>
          <w:p w14:paraId="38B6CA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 to &lt;23 kg: N=12</w:t>
            </w:r>
          </w:p>
          <w:p w14:paraId="5781FB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 to &lt;30 kg: N=12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8897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031EA2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</w:t>
            </w:r>
          </w:p>
          <w:p w14:paraId="493F85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years (0.5–12)</w:t>
            </w:r>
          </w:p>
          <w:p w14:paraId="24EB25E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C1A3B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5D1D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5087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4C5AB6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</w:t>
            </w:r>
          </w:p>
          <w:p w14:paraId="4F0BA0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 kg (6–29)</w:t>
            </w: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2306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ADBBD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 (90%CI):</w:t>
            </w:r>
          </w:p>
          <w:p w14:paraId="420BB0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580C0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:</w:t>
            </w:r>
          </w:p>
          <w:p w14:paraId="476020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1.88 (74.59-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89.89)</w:t>
            </w:r>
          </w:p>
          <w:p w14:paraId="4DC026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F9BBF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neric FDC tablet</w:t>
            </w:r>
          </w:p>
          <w:p w14:paraId="75081E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.88 (62.13–76.36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845A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eometric Mean (90%CI):</w:t>
            </w:r>
          </w:p>
          <w:p w14:paraId="178324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D265F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:</w:t>
            </w:r>
          </w:p>
          <w:p w14:paraId="642C70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94 (4.32–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5.65)</w:t>
            </w:r>
          </w:p>
          <w:p w14:paraId="17ED54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6CFB6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neric FDC tablet</w:t>
            </w:r>
          </w:p>
          <w:p w14:paraId="69A86D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19 (3.66–4.81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89EA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eometric Mean (90%CI):</w:t>
            </w:r>
          </w:p>
          <w:p w14:paraId="2EE5E4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47ABC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quid:</w:t>
            </w:r>
          </w:p>
          <w:p w14:paraId="339738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39 (7.75–9.08)</w:t>
            </w:r>
          </w:p>
          <w:p w14:paraId="4B5BC4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A8D35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neric FDC tablet</w:t>
            </w:r>
          </w:p>
          <w:p w14:paraId="36584C4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67 (7.04–8.34)</w:t>
            </w:r>
          </w:p>
        </w:tc>
      </w:tr>
      <w:tr w:rsidR="00167F41" w:rsidRPr="00952115" w14:paraId="514060E1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8FEB03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lastRenderedPageBreak/>
              <w:t>Fillekes</w:t>
            </w:r>
            <w:proofErr w:type="spellEnd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et al. 201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aWxsZWtlczwvQXV0aG9yPjxZZWFyPjIwMTI8L1llYXI+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aWxsZWtlczwvQXV0aG9yPjxZZWFyPjIwMTI8L1llYXI+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24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378D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DC tablet 50 mg NVP</w:t>
            </w:r>
          </w:p>
          <w:p w14:paraId="523110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 NVP dose</w:t>
            </w:r>
          </w:p>
          <w:p w14:paraId="3F45A9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48 (326385)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8714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15,</w:t>
            </w:r>
          </w:p>
          <w:p w14:paraId="4F1B80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hildren &gt;1 month old</w:t>
            </w:r>
          </w:p>
          <w:p w14:paraId="6D25C0C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3 to &lt;6 kg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6153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1CBB31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8 (4.2, 8.4) months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60FC3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B7F4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57256FD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3 (4.3, 5.5)</w:t>
            </w: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407A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B4C3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 [CV]:</w:t>
            </w:r>
          </w:p>
          <w:p w14:paraId="47C940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0 (56, 104) [31]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CDBF8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 [CV]:</w:t>
            </w:r>
          </w:p>
          <w:p w14:paraId="0639BE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3 (2.9, 6.9) [2.8]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3B71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 [CV]:</w:t>
            </w:r>
          </w:p>
          <w:p w14:paraId="3386B0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5 (6.2, 10) [2.6]</w:t>
            </w:r>
          </w:p>
        </w:tc>
      </w:tr>
      <w:tr w:rsidR="00167F41" w:rsidRPr="00952115" w14:paraId="5F8F7FFB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D16D75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proofErr w:type="spellStart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Gopalan</w:t>
            </w:r>
            <w:proofErr w:type="spellEnd"/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 2017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Hb3BhbGFuPC9BdXRob3I+PFllYXI+MjAxNzwvWWVhcj48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Hb3BhbGFuPC9BdXRob3I+PFllYXI+MjAxNzwvWWVhcj48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25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60F3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ead-in dose: 120-15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606C3E1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herapeutic dose (after week 2): 120-15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D.</w:t>
            </w:r>
          </w:p>
          <w:p w14:paraId="3396D8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F64F3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20,</w:t>
            </w:r>
          </w:p>
          <w:p w14:paraId="504A6B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experienced and naive initiating NVP therapy</w:t>
            </w:r>
          </w:p>
          <w:p w14:paraId="51FE17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 to &lt;18 years</w:t>
            </w:r>
          </w:p>
          <w:p w14:paraId="1BCD03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16B3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38F5BB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 (6 -11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323D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62C1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9E26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0% VL &lt;200 copies/mL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2779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7A56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1258DA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1:</w:t>
            </w:r>
          </w:p>
          <w:p w14:paraId="75B45C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8 (3.5- 6.1)</w:t>
            </w:r>
          </w:p>
          <w:p w14:paraId="235375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Week 2:</w:t>
            </w:r>
          </w:p>
          <w:p w14:paraId="53DDA19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4 (2.1 -7.9)</w:t>
            </w:r>
          </w:p>
          <w:p w14:paraId="788CCC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4:</w:t>
            </w:r>
          </w:p>
          <w:p w14:paraId="4C8CA3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 (5.6 -10.7)</w:t>
            </w:r>
          </w:p>
          <w:p w14:paraId="4A7AC6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293C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  <w:p w14:paraId="401423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7280ED60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2D96E1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ult data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EMA&lt;/Author&gt;&lt;RecNum&gt;1434&lt;/RecNum&gt;&lt;DisplayText&gt;&lt;style face="superscript"&gt;26&lt;/style&gt;&lt;/DisplayText&gt;&lt;record&gt;&lt;rec-number&gt;1434&lt;/rec-number&gt;&lt;foreign-keys&gt;&lt;key app="EN" db-id="55vwdx5eadtrfieswwxpp2ajsrp2f0w25twa" timestamp="1535362323"&gt;1434&lt;/key&gt;&lt;/foreign-keys&gt;&lt;ref-type name="Web Page"&gt;12&lt;/ref-type&gt;&lt;contributors&gt;&lt;authors&gt;&lt;author&gt;EMA&lt;/author&gt;&lt;/authors&gt;&lt;/contributors&gt;&lt;titles&gt;&lt;title&gt;Viramune, summary of product characteristics&lt;/title&gt;&lt;/titles&gt;&lt;volume&gt;2018&lt;/volume&gt;&lt;number&gt;August 27,&lt;/number&gt;&lt;dates&gt;&lt;pub-dates&gt;&lt;date&gt;August 6, 2018&lt;/date&gt;&lt;/pub-dates&gt;&lt;/dates&gt;&lt;urls&gt;&lt;related-urls&gt;&lt;url&gt;&lt;style face="underline" font="default" size="100%"&gt;http://www.ema.europa.eu/docs/en_GB/document_library/EPAR_-_Product_Information/human/000183/WC500051481.pdf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26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01EF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 200 mg BD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C458A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2D2C5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AE4224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D02BA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CAF40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3BEB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7C7AD6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4.5 (48.0–71.8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55137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34D80F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73 (3.20–5.08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D1AA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098FF3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7 (5.00–7.44)</w:t>
            </w:r>
          </w:p>
        </w:tc>
      </w:tr>
      <w:tr w:rsidR="00167F41" w:rsidRPr="00952115" w14:paraId="48976443" w14:textId="77777777" w:rsidTr="00167F41">
        <w:trPr>
          <w:trHeight w:val="370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71F6F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VP Once-daily </w:t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C1631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A879A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F31F1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9F8AD7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423040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E5F10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FF8D9A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0-24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h*mg/L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8C2EE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94B4B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22B2B574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EE35A1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iaquinto 2014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HaWFxdWludG88L0F1dGhvcj48WWVhcj4yMDE0PC9ZZWFy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HaWFxdWludG88L0F1dGhvcj48WWVhcj4yMDE0PC9ZZWFy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27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8C52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 extended release (NVP-XR) Versus</w:t>
            </w:r>
          </w:p>
          <w:p w14:paraId="1D508E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 immediate release (NVP-IR)</w:t>
            </w:r>
          </w:p>
          <w:p w14:paraId="367F9D9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osed to achieve</w:t>
            </w:r>
          </w:p>
          <w:p w14:paraId="58CE13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mg/kg/day for children &lt;8 years old</w:t>
            </w:r>
          </w:p>
          <w:p w14:paraId="74D6DC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nd</w:t>
            </w:r>
          </w:p>
          <w:p w14:paraId="71E05F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8 mg/kg/day for children &gt;8 years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old</w:t>
            </w:r>
          </w:p>
          <w:p w14:paraId="47BC03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ED44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 45</w:t>
            </w:r>
          </w:p>
          <w:p w14:paraId="335D34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irologically suppressed on NVP-immediate release formulation</w:t>
            </w:r>
          </w:p>
          <w:p w14:paraId="19BCE79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3 to &lt;18 years old</w:t>
            </w:r>
          </w:p>
          <w:p w14:paraId="7F0D56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DC7291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C7F7F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3 to &lt;6 years: N=16</w:t>
            </w:r>
          </w:p>
          <w:p w14:paraId="6249CF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2 years: N=16</w:t>
            </w:r>
          </w:p>
          <w:p w14:paraId="44ADF2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 to &lt;18 years: N=17</w:t>
            </w:r>
          </w:p>
          <w:p w14:paraId="603C20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BC0F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A24A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% remained virally suppressed</w:t>
            </w:r>
          </w:p>
          <w:p w14:paraId="170607E9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VL &lt;50 copies/mL) after 48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weeks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bmFid2FuaTwvQXV0aG9yPjxZZWFyPjIwMTU8L1llYXI+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bmFid2FuaTwvQXV0aG9yPjxZZWFyPjIwMTU8L1llYXI+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28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6A26A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5980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9812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Geometric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  <w:proofErr w:type="spellEnd"/>
          </w:p>
          <w:p w14:paraId="0516EA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-XR:</w:t>
            </w:r>
          </w:p>
          <w:p w14:paraId="5B2F96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.61</w:t>
            </w:r>
          </w:p>
          <w:p w14:paraId="4BBA2A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00877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-IR:</w:t>
            </w:r>
          </w:p>
          <w:p w14:paraId="1FD0D3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4.58</w:t>
            </w:r>
          </w:p>
          <w:p w14:paraId="294E29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69E75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tio XR:IR % (90%CI) [CV]:</w:t>
            </w:r>
          </w:p>
          <w:p w14:paraId="78001C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0.39</w:t>
            </w:r>
          </w:p>
          <w:p w14:paraId="374C66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82.39–99.17)</w:t>
            </w:r>
          </w:p>
          <w:p w14:paraId="08FFC4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[26.8]</w:t>
            </w:r>
          </w:p>
          <w:p w14:paraId="571488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C26D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eometric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  <w:proofErr w:type="spellEnd"/>
          </w:p>
          <w:p w14:paraId="42FFFD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-XR:</w:t>
            </w:r>
          </w:p>
          <w:p w14:paraId="7199FC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474</w:t>
            </w:r>
          </w:p>
          <w:p w14:paraId="3B7420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10DEE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-IR:</w:t>
            </w:r>
          </w:p>
          <w:p w14:paraId="3E915D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814</w:t>
            </w:r>
          </w:p>
          <w:p w14:paraId="69B3D0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25452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tio XR:IR % (90%CI) [CV]:</w:t>
            </w:r>
          </w:p>
          <w:p w14:paraId="67E7B8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1.08</w:t>
            </w:r>
          </w:p>
          <w:p w14:paraId="3F996D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82.28–100.81)</w:t>
            </w:r>
          </w:p>
          <w:p w14:paraId="7BFF49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[29.5]</w:t>
            </w:r>
          </w:p>
          <w:p w14:paraId="0BB06C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A3C9A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0B27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eometric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  <w:proofErr w:type="spellEnd"/>
          </w:p>
          <w:p w14:paraId="10FC02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-XR:</w:t>
            </w:r>
          </w:p>
          <w:p w14:paraId="2F00D4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055</w:t>
            </w:r>
          </w:p>
          <w:p w14:paraId="4DF5C6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8C6D8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-IR:</w:t>
            </w:r>
          </w:p>
          <w:p w14:paraId="2F6EE7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055</w:t>
            </w:r>
          </w:p>
          <w:p w14:paraId="4CBF74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7F826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tio XR:IR % (90%CI) [CV]:</w:t>
            </w:r>
          </w:p>
          <w:p w14:paraId="35DA16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5.82</w:t>
            </w:r>
          </w:p>
          <w:p w14:paraId="0AAA67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75.90–97.03)</w:t>
            </w:r>
          </w:p>
          <w:p w14:paraId="46576B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[36.2]</w:t>
            </w:r>
          </w:p>
        </w:tc>
      </w:tr>
      <w:tr w:rsidR="00167F41" w:rsidRPr="00952115" w14:paraId="4EEA1251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E7F3EA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dult data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Cooper&lt;/Author&gt;&lt;Year&gt;2007&lt;/Year&gt;&lt;RecNum&gt;1435&lt;/RecNum&gt;&lt;DisplayText&gt;&lt;style face="superscript"&gt;29&lt;/style&gt;&lt;/DisplayText&gt;&lt;record&gt;&lt;rec-number&gt;1435&lt;/rec-number&gt;&lt;foreign-keys&gt;&lt;key app="EN" db-id="55vwdx5eadtrfieswwxpp2ajsrp2f0w25twa" timestamp="1535368944"&gt;1435&lt;/key&gt;&lt;/foreign-keys&gt;&lt;ref-type name="Journal Article"&gt;17&lt;/ref-type&gt;&lt;contributors&gt;&lt;authors&gt;&lt;author&gt;Cooper, C. L.&lt;/author&gt;&lt;author&gt;van Heeswijk, R. P.&lt;/author&gt;&lt;/authors&gt;&lt;/contributors&gt;&lt;auth-address&gt;University of Ottawa, Ottawa Hospital Division of Infectious Diseases, and Health Research Institute, Ottawa, Ontario, Canada. ccooper@ottawahospital.on.ca&lt;/auth-address&gt;&lt;titles&gt;&lt;title&gt;Once-daily nevirapine dosing: a pharmacokinetics, efficacy and safety review&lt;/title&gt;&lt;secondary-title&gt;HIV Med&lt;/secondary-title&gt;&lt;alt-title&gt;HIV medicine&lt;/alt-title&gt;&lt;/titles&gt;&lt;periodical&gt;&lt;full-title&gt;Hiv Medicine&lt;/full-title&gt;&lt;abbr-1&gt;HIV Med&lt;/abbr-1&gt;&lt;/periodical&gt;&lt;alt-periodical&gt;&lt;full-title&gt;Hiv Medicine&lt;/full-title&gt;&lt;abbr-1&gt;HIV Med&lt;/abbr-1&gt;&lt;/alt-periodical&gt;&lt;pages&gt;1-7&lt;/pages&gt;&lt;volume&gt;8&lt;/volume&gt;&lt;number&gt;1&lt;/number&gt;&lt;edition&gt;2007/02/20&lt;/edition&gt;&lt;keywords&gt;&lt;keyword&gt;*Anti-HIV Agents/pharmacokinetics/therapeutic use&lt;/keyword&gt;&lt;keyword&gt;Chemical and Drug Induced Liver Injury&lt;/keyword&gt;&lt;keyword&gt;Drug Tolerance&lt;/keyword&gt;&lt;keyword&gt;Exanthema/chemically induced&lt;/keyword&gt;&lt;keyword&gt;HIV Infections/*drug therapy/virology&lt;/keyword&gt;&lt;keyword&gt;HIV-1/*drug effects&lt;/keyword&gt;&lt;keyword&gt;Humans&lt;/keyword&gt;&lt;keyword&gt;*Nevirapine/adverse effects/pharmacokinetics/therapeutic use&lt;/keyword&gt;&lt;keyword&gt;Reverse Transcriptase Inhibitors/pharmacokinetics/therapeutic use&lt;/keyword&gt;&lt;keyword&gt;Treatment Outcome&lt;/keyword&gt;&lt;/keywords&gt;&lt;dates&gt;&lt;year&gt;2007&lt;/year&gt;&lt;pub-dates&gt;&lt;date&gt;Jan&lt;/date&gt;&lt;/pub-dates&gt;&lt;/dates&gt;&lt;isbn&gt;1464-2662 (Print)&amp;#xD;1464-2662&lt;/isbn&gt;&lt;accession-num&gt;17305925&lt;/accession-num&gt;&lt;urls&gt;&lt;/urls&gt;&lt;electronic-resource-num&gt;10.1111/j.1468-1293.2007.00426.x&lt;/electronic-resource-num&gt;&lt;remote-database-provider&gt;NLM&lt;/remote-database-provider&gt;&lt;language&gt;eng&lt;/language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29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45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852A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VP-XR 400mg QD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4BC70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C285BF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35D09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330BDA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3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FE823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B361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</w:t>
            </w:r>
          </w:p>
          <w:p w14:paraId="57AC30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1.8 (92.6–145.3)</w:t>
            </w:r>
          </w:p>
        </w:tc>
        <w:tc>
          <w:tcPr>
            <w:tcW w:w="127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C657FD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: 2.88 (2.33–4.09)</w:t>
            </w:r>
          </w:p>
        </w:tc>
        <w:tc>
          <w:tcPr>
            <w:tcW w:w="12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2A401A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: 6.69 (5.95–8.64)</w:t>
            </w:r>
          </w:p>
        </w:tc>
      </w:tr>
      <w:tr w:rsidR="00167F41" w:rsidRPr="00952115" w14:paraId="5B5DD24A" w14:textId="77777777" w:rsidTr="00167F41">
        <w:trPr>
          <w:trHeight w:val="633"/>
        </w:trPr>
        <w:tc>
          <w:tcPr>
            <w:tcW w:w="14220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</w:tcPr>
          <w:p w14:paraId="04CD846C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Rilpivirine</w:t>
            </w:r>
            <w:proofErr w:type="spellEnd"/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RPV)</w:t>
            </w:r>
          </w:p>
        </w:tc>
      </w:tr>
      <w:tr w:rsidR="00167F41" w:rsidRPr="00952115" w14:paraId="53E7A0E3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9593D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br w:type="page"/>
              <w:t xml:space="preserve">Reference </w:t>
            </w:r>
          </w:p>
        </w:tc>
        <w:tc>
          <w:tcPr>
            <w:tcW w:w="16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2F9618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Dose and formulation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2C2C213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opulation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40230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ge (years, unless stated differently)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530BF8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BSA (m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)</w:t>
            </w:r>
          </w:p>
        </w:tc>
        <w:tc>
          <w:tcPr>
            <w:tcW w:w="155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0D3696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Weight (kg)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024819E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uppression rates</w:t>
            </w:r>
          </w:p>
          <w:p w14:paraId="231566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12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07161B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UC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7629B1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trough</w:t>
            </w:r>
          </w:p>
          <w:p w14:paraId="387CF83C" w14:textId="77777777" w:rsidR="00167F41" w:rsidRPr="00952115" w:rsidRDefault="00167F41" w:rsidP="00167F41">
            <w:pPr>
              <w:spacing w:before="120" w:after="120" w:line="480" w:lineRule="auto"/>
              <w:jc w:val="both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</w:tc>
        <w:tc>
          <w:tcPr>
            <w:tcW w:w="135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2D4BE6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 xml:space="preserve">max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</w:tc>
      </w:tr>
      <w:tr w:rsidR="00167F41" w:rsidRPr="00952115" w14:paraId="6C3C4DE4" w14:textId="77777777" w:rsidTr="00167F41">
        <w:trPr>
          <w:trHeight w:val="406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8140F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PV once-daily</w:t>
            </w:r>
          </w:p>
        </w:tc>
        <w:tc>
          <w:tcPr>
            <w:tcW w:w="16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4A4EA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5BBF0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61831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939CD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983C7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F90E1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42378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0-24 (h*mg/L)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FC3F9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35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C3945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</w:tr>
      <w:tr w:rsidR="00167F41" w:rsidRPr="00952115" w14:paraId="3B50D94C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85180A" w14:textId="77777777" w:rsidR="00167F41" w:rsidRPr="007F5EF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rauwels</w:t>
            </w:r>
            <w:proofErr w:type="spellEnd"/>
            <w:r w:rsidRP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et al. </w:t>
            </w:r>
            <w:r w:rsidRP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014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erta Crauwels&lt;/Author&gt;&lt;Year&gt;2018&lt;/Year&gt;&lt;RecNum&gt;1436&lt;/RecNum&gt;&lt;DisplayText&gt;&lt;style face="superscript"&gt;30&lt;/style&gt;&lt;/DisplayText&gt;&lt;record&gt;&lt;rec-number&gt;1436&lt;/rec-number&gt;&lt;foreign-keys&gt;&lt;key app="EN" db-id="55vwdx5eadtrfieswwxpp2ajsrp2f0w25twa" timestamp="1535369302"&gt;1436&lt;/key&gt;&lt;/foreign-keys&gt;&lt;ref-type name="Web Page"&gt;12&lt;/ref-type&gt;&lt;contributors&gt;&lt;authors&gt;&lt;author&gt;Herta Crauwels, Annemie Hoogstoel, Simon Vanveggel, Wayne Yarnall, Marita Stevens, Katia Boven&lt;/author&gt;&lt;/authors&gt;&lt;/contributors&gt;&lt;titles&gt;&lt;title&gt;Rilpivirine Pharmacokinetics in HIV-1-Infected Adolescents: A Substudy of PAINT (Phase II Trial)&lt;/title&gt;&lt;/titles&gt;&lt;volume&gt;2018&lt;/volume&gt;&lt;number&gt;August 27,&lt;/number&gt;&lt;dates&gt;&lt;year&gt;2018&lt;/year&gt;&lt;/dates&gt;&lt;pub-location&gt;Seattle, Washington&lt;/pub-location&gt;&lt;publisher&gt;CROI&lt;/publisher&gt;&lt;urls&gt;&lt;related-urls&gt;&lt;url&gt;&lt;style face="underline" font="default" size="100%"&gt;http://www.croiconference.org/sessions/rilpivirine-pharmacokinetics-hiv-1-infected-adolescents-substudy-paint-phase-ii-trial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9003F5" w:rsidRPr="00AB28C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0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6CF82D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 &gt;12 to ≤15</w:t>
            </w:r>
          </w:p>
          <w:p w14:paraId="07F070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&gt;15 to ≤18</w:t>
            </w:r>
          </w:p>
          <w:p w14:paraId="2E1979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6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51662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dult tablets</w:t>
            </w:r>
          </w:p>
          <w:p w14:paraId="27C80A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5 mg RPV QD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48D7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roup 1: N=12</w:t>
            </w:r>
          </w:p>
          <w:p w14:paraId="4584F5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roup 2: N=13</w:t>
            </w:r>
          </w:p>
          <w:p w14:paraId="18C1C0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12 to &lt;18 years weighing &gt;32 kg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0446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Median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range):</w:t>
            </w:r>
          </w:p>
          <w:p w14:paraId="2B162F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(13–17)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2772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</w:tc>
        <w:tc>
          <w:tcPr>
            <w:tcW w:w="155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5A87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5191B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44 (35–58)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3ABE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  <w:p w14:paraId="4B9FDC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E5C3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eometric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range):</w:t>
            </w:r>
          </w:p>
          <w:p w14:paraId="5F7EF7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24EFF0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750 (0.887–3.573)</w:t>
            </w:r>
          </w:p>
          <w:p w14:paraId="23F1E8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27EED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2A6F0B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488</w:t>
            </w:r>
          </w:p>
          <w:p w14:paraId="01201C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2:</w:t>
            </w:r>
          </w:p>
          <w:p w14:paraId="47ED8C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032</w:t>
            </w:r>
          </w:p>
          <w:p w14:paraId="7F4647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341E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eometric mean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range):</w:t>
            </w:r>
          </w:p>
          <w:p w14:paraId="5873ADA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68DAA4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636 (0.0328–0.1620)</w:t>
            </w:r>
          </w:p>
          <w:p w14:paraId="26ED8B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21E94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6A3CD7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553</w:t>
            </w:r>
          </w:p>
          <w:p w14:paraId="3B28DB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2:</w:t>
            </w:r>
          </w:p>
          <w:p w14:paraId="296AA4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722</w:t>
            </w:r>
          </w:p>
        </w:tc>
        <w:tc>
          <w:tcPr>
            <w:tcW w:w="135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3C63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eometric mean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range):</w:t>
            </w:r>
          </w:p>
          <w:p w14:paraId="56B1D5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7F4A04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023 (0.0485–0.1820)</w:t>
            </w:r>
          </w:p>
          <w:p w14:paraId="55AD57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60235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4DD0CF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85</w:t>
            </w:r>
          </w:p>
          <w:p w14:paraId="5EB977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2:</w:t>
            </w:r>
          </w:p>
          <w:p w14:paraId="0C267B3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212</w:t>
            </w:r>
          </w:p>
        </w:tc>
      </w:tr>
      <w:tr w:rsidR="00167F41" w:rsidRPr="00952115" w14:paraId="79445A0F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AD11ED" w14:textId="77777777" w:rsidR="00167F41" w:rsidRPr="007F5EF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Foca</w:t>
            </w:r>
            <w:proofErr w:type="spellEnd"/>
            <w:r w:rsidRP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et al. 2016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b2NhPC9BdXRob3I+PFllYXI+MjAxNjwvWWVhcj48UmVj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b2NhPC9BdXRob3I+PFllYXI+MjAxNjwvWWVhcj48UmVj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9003F5" w:rsidRPr="00AB28C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1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3595785B" w14:textId="77777777" w:rsidR="00167F41" w:rsidRPr="007F5EF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2370A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 RPV</w:t>
            </w:r>
          </w:p>
          <w:p w14:paraId="54AB3E6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 RPV +DRV/r</w:t>
            </w:r>
          </w:p>
        </w:tc>
        <w:tc>
          <w:tcPr>
            <w:tcW w:w="16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86C0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ult tablets</w:t>
            </w:r>
          </w:p>
          <w:p w14:paraId="7480A9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PV 25 mg QD</w:t>
            </w:r>
          </w:p>
          <w:p w14:paraId="06E504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ombined with or without DRV/r 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E673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 N=15,</w:t>
            </w:r>
          </w:p>
          <w:p w14:paraId="15EADDE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 N=14</w:t>
            </w:r>
          </w:p>
          <w:p w14:paraId="6E4FDB4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ïve and experienced</w:t>
            </w:r>
          </w:p>
          <w:p w14:paraId="089C365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 to &lt;24 years old</w:t>
            </w:r>
          </w:p>
          <w:p w14:paraId="6BDE8C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3C077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A88B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20A25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0A4305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.4 (12.4 - 22.8)</w:t>
            </w:r>
          </w:p>
          <w:p w14:paraId="483C9A9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580301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19.7(14.6 - 22.9)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5C53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1EF865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3A4B18E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8 (1.3 - 3.9)</w:t>
            </w:r>
          </w:p>
          <w:p w14:paraId="6E07C8F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3BB64EA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7 (1.5 - 2.2)</w:t>
            </w:r>
          </w:p>
        </w:tc>
        <w:tc>
          <w:tcPr>
            <w:tcW w:w="155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F528A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72648E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42C831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9.3 (38.4,115.6)</w:t>
            </w:r>
          </w:p>
          <w:p w14:paraId="15226B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648225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0.2 (49.5, 95.0)</w:t>
            </w:r>
          </w:p>
          <w:p w14:paraId="6FE294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79EE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  <w:p w14:paraId="7AB1EB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A8CE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</w:t>
            </w:r>
          </w:p>
          <w:p w14:paraId="650C0C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90% CI):</w:t>
            </w:r>
          </w:p>
          <w:p w14:paraId="1A4B10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4CB9B2E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38 (1.92-2.94)</w:t>
            </w:r>
          </w:p>
          <w:p w14:paraId="0B11D0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56F93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648BA3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74 (4.89-9.28)</w:t>
            </w:r>
          </w:p>
          <w:p w14:paraId="5C0E1C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46D46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355E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eometric mean</w:t>
            </w:r>
          </w:p>
          <w:p w14:paraId="0D7F1B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90% CI):</w:t>
            </w:r>
          </w:p>
          <w:p w14:paraId="605F02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37E54E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7 (0.03-0.10)</w:t>
            </w:r>
          </w:p>
          <w:p w14:paraId="73043F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50A08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6CFD06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3 (0.17-0.32)</w:t>
            </w:r>
          </w:p>
          <w:p w14:paraId="41ED96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35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AA67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</w:t>
            </w:r>
          </w:p>
          <w:p w14:paraId="6E54471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90% CI):</w:t>
            </w:r>
          </w:p>
          <w:p w14:paraId="323761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1195A5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4 (0.12, 0.18)</w:t>
            </w:r>
          </w:p>
          <w:p w14:paraId="34EE6A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397FDC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9 (0.27, 0.57)</w:t>
            </w:r>
          </w:p>
        </w:tc>
      </w:tr>
      <w:tr w:rsidR="00167F41" w:rsidRPr="00952115" w14:paraId="79782D6C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3FE703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>Lombaard et al. 2016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Lombaard&lt;/Author&gt;&lt;Year&gt;2016&lt;/Year&gt;&lt;RecNum&gt;1412&lt;/RecNum&gt;&lt;DisplayText&gt;&lt;style face="superscript"&gt;32&lt;/style&gt;&lt;/DisplayText&gt;&lt;record&gt;&lt;rec-number&gt;1412&lt;/rec-number&gt;&lt;foreign-keys&gt;&lt;key app="EN" db-id="55vwdx5eadtrfieswwxpp2ajsrp2f0w25twa" timestamp="1534921524"&gt;1412&lt;/key&gt;&lt;/foreign-keys&gt;&lt;ref-type name="Journal Article"&gt;17&lt;/ref-type&gt;&lt;contributors&gt;&lt;authors&gt;&lt;author&gt;Lombaard, J.&lt;/author&gt;&lt;author&gt;Bunupuradah, T.&lt;/author&gt;&lt;author&gt;Flynn, P. M.&lt;/author&gt;&lt;author&gt;Ramapuram, J.&lt;/author&gt;&lt;author&gt;Ssali, F.&lt;/author&gt;&lt;author&gt;Crauwels, H.&lt;/author&gt;&lt;author&gt;Hoogstoel, A.&lt;/author&gt;&lt;author&gt;Van Eygen, V.&lt;/author&gt;&lt;author&gt;Stevens, M.&lt;/author&gt;&lt;/authors&gt;&lt;/contributors&gt;&lt;auth-address&gt;From the *Josha Research, Bloemfontein, South Africa; daggerHIV-NAT, Thai Red Cross AIDS Research Centre, Bangkok, Thailand; double daggerSt Jude Children&amp;apos;s Research Hospital, Memphis, Tennessee; section signKasturba Medical College Hospital, Mangalore, India; paragraph signJoint Clinical Research Centre, Kampala, Uganda; and ||Janssen Pharmaceutica NV, Beerse, Belgium.&lt;/auth-address&gt;&lt;titles&gt;&lt;title&gt;Rilpivirine as a Treatment for HIV-infected Antiretroviral-naive Adolescents: Week 48 Safety, Efficacy, Virology and Pharmacokinetics&lt;/title&gt;&lt;secondary-title&gt;Pediatr Infect Dis J&lt;/secondary-title&gt;&lt;alt-title&gt;The Pediatric infectious disease journal&lt;/alt-title&gt;&lt;/titles&gt;&lt;periodical&gt;&lt;full-title&gt;Pediatric infectious Disease Journal&lt;/full-title&gt;&lt;abbr-1&gt;Pediatr Infect Dis J&lt;/abbr-1&gt;&lt;/periodical&gt;&lt;pages&gt;1215-1221&lt;/pages&gt;&lt;volume&gt;35&lt;/volume&gt;&lt;number&gt;11&lt;/number&gt;&lt;edition&gt;2016/10/21&lt;/edition&gt;&lt;dates&gt;&lt;year&gt;2016&lt;/year&gt;&lt;pub-dates&gt;&lt;date&gt;Nov&lt;/date&gt;&lt;/pub-dates&gt;&lt;/dates&gt;&lt;isbn&gt;0891-3668&lt;/isbn&gt;&lt;accession-num&gt;27294305&lt;/accession-num&gt;&lt;urls&gt;&lt;/urls&gt;&lt;electronic-resource-num&gt;10.1097/inf.0000000000001275&lt;/electronic-resource-num&gt;&lt;remote-database-provider&gt;NLM&lt;/remote-database-provider&gt;&lt;language&gt;eng&lt;/language&gt;&lt;/record&gt;&lt;/Cite&gt;&lt;/EndNote&gt;</w:instrTex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3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048E37C8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</w:p>
          <w:p w14:paraId="5EFEB764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</w:p>
          <w:p w14:paraId="6CCE58F5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</w:p>
        </w:tc>
        <w:tc>
          <w:tcPr>
            <w:tcW w:w="16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37A2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ult tablets</w:t>
            </w:r>
          </w:p>
          <w:p w14:paraId="486F0B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PV 25 mg QD</w:t>
            </w:r>
          </w:p>
          <w:p w14:paraId="6715BE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3131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34,</w:t>
            </w:r>
          </w:p>
          <w:p w14:paraId="22567C7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ive adolescents</w:t>
            </w:r>
          </w:p>
          <w:p w14:paraId="6AF2A43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12 to &lt;18 years</w:t>
            </w:r>
          </w:p>
          <w:p w14:paraId="7993E0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21F3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696A9C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4.5 (12–17) 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FC0E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55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BFBB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294CC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5.2 (33–93)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7A89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ek 48</w:t>
            </w:r>
          </w:p>
          <w:p w14:paraId="4503D8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seline VL &lt;100.000 copies/mL (N=28)</w:t>
            </w:r>
          </w:p>
          <w:p w14:paraId="3FA11DF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 (%, 90% CI):</w:t>
            </w:r>
          </w:p>
          <w:p w14:paraId="23068E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 (79, 63-94)</w:t>
            </w:r>
          </w:p>
          <w:p w14:paraId="4DA315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46B04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seline VL &gt;100.000 copies/mL (N=8)</w:t>
            </w:r>
          </w:p>
          <w:p w14:paraId="189054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 (%, 90% CI): 4 (50, 15-85)</w:t>
            </w:r>
          </w:p>
          <w:p w14:paraId="740DBA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seline VL &lt;100.000 (N=28): 79% (63-94) VL &lt;50 copies/mL at Week 48</w:t>
            </w:r>
          </w:p>
          <w:p w14:paraId="4DBAB2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seline VL &gt;100.000 (N=8):</w:t>
            </w:r>
          </w:p>
          <w:p w14:paraId="0E5FAFE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% (15-85) VL &lt;50 copies/mL at Week 48</w:t>
            </w:r>
          </w:p>
        </w:tc>
        <w:tc>
          <w:tcPr>
            <w:tcW w:w="12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EBCF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7C898C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391 (0.991)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D3DD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31E3D1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835 (0.0387)</w:t>
            </w:r>
          </w:p>
        </w:tc>
        <w:tc>
          <w:tcPr>
            <w:tcW w:w="135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E55E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</w:tr>
      <w:tr w:rsidR="00167F41" w:rsidRPr="00952115" w14:paraId="3BBFB181" w14:textId="77777777" w:rsidTr="00167F41">
        <w:trPr>
          <w:trHeight w:val="633"/>
        </w:trPr>
        <w:tc>
          <w:tcPr>
            <w:tcW w:w="13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737B54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dult data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FDA&lt;/Author&gt;&lt;RecNum&gt;1476&lt;/RecNum&gt;&lt;DisplayText&gt;&lt;style face="superscript"&gt;33&lt;/style&gt;&lt;/DisplayText&gt;&lt;record&gt;&lt;rec-number&gt;1476&lt;/rec-number&gt;&lt;foreign-keys&gt;&lt;key app="EN" db-id="55vwdx5eadtrfieswwxpp2ajsrp2f0w25twa" timestamp="1536144823"&gt;1476&lt;/key&gt;&lt;/foreign-keys&gt;&lt;ref-type name="Web Page"&gt;12&lt;/ref-type&gt;&lt;contributors&gt;&lt;authors&gt;&lt;author&gt;FDA&lt;/author&gt;&lt;/authors&gt;&lt;/contributors&gt;&lt;titles&gt;&lt;title&gt;Edurant, FDA, Clinical Pharmacology Biopharmaceutics Review(s)&lt;/title&gt;&lt;/titles&gt;&lt;volume&gt;2018&lt;/volume&gt;&lt;number&gt;September 5,&lt;/number&gt;&lt;dates&gt;&lt;pub-dates&gt;&lt;date&gt;March 28, 2011&lt;/date&gt;&lt;/pub-dates&gt;&lt;/dates&gt;&lt;urls&gt;&lt;related-urls&gt;&lt;url&gt;&lt;style face="underline" font="default" size="100%"&gt;https://www.accessdata.fda.gov/drugsatfda_docs/nda/2011/202022Orig1s000ClinPharmR.pdf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3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4EF8F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mg QD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7B2F9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highlight w:val="green"/>
                <w:lang w:val="en-US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82B927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highlight w:val="green"/>
                <w:lang w:val="en-US"/>
              </w:rPr>
            </w:pP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A9E48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highlight w:val="green"/>
                <w:lang w:val="en-US"/>
              </w:rPr>
            </w:pPr>
          </w:p>
        </w:tc>
        <w:tc>
          <w:tcPr>
            <w:tcW w:w="155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5489B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highlight w:val="green"/>
                <w:lang w:val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D8FA0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highlight w:val="green"/>
                <w:lang w:val="en-US"/>
              </w:rPr>
            </w:pPr>
          </w:p>
        </w:tc>
        <w:tc>
          <w:tcPr>
            <w:tcW w:w="12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0F67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C0D82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.204 (0.482-8.601) </w:t>
            </w:r>
          </w:p>
          <w:p w14:paraId="5D432C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50E12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37ED30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.397 (1.032) 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69CCE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2E69B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0.074 (0.001-0.300) </w:t>
            </w:r>
          </w:p>
          <w:p w14:paraId="13DBDE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74EDBD71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80 (0.037)</w:t>
            </w:r>
          </w:p>
        </w:tc>
        <w:tc>
          <w:tcPr>
            <w:tcW w:w="135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899255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no range reported): 0.220 mg/L</w:t>
            </w:r>
          </w:p>
        </w:tc>
      </w:tr>
    </w:tbl>
    <w:p w14:paraId="4409678C" w14:textId="77777777" w:rsidR="009711E6" w:rsidRPr="009711E6" w:rsidRDefault="00167F41" w:rsidP="009711E6">
      <w:pPr>
        <w:pStyle w:val="Caption"/>
        <w:spacing w:before="120" w:after="120" w:line="480" w:lineRule="auto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>a: geometric mean calculated on 45 children in the intensive PK substudy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="00B0173D">
        <w:rPr>
          <w:rFonts w:ascii="Times New Roman" w:hAnsi="Times New Roman" w:cs="Times New Roman"/>
          <w:color w:val="auto"/>
          <w:sz w:val="16"/>
          <w:szCs w:val="16"/>
          <w:lang w:val="en-US"/>
        </w:rPr>
        <w:t>AUC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: area under the concentration-time curve</w:t>
      </w:r>
      <w:r w:rsidR="00B0173D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="009711E6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BSA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body surface area</w:t>
      </w:r>
      <w:r w:rsidR="009711E6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Ctrough: concentration at the end of the dosing interval</w:t>
      </w:r>
      <w:r w:rsidR="009711E6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Cmax: maximum concentration in the dosing interval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proofErr w:type="spellStart"/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Cmdi</w:t>
      </w:r>
      <w:proofErr w:type="spellEnd"/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: concentration at mid-dose interval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>IQR: inter quartile range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95% CI: 95% confidence interval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CV%: coefficient of variation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SD: standard deviation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QD: dosed once daily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BD: dosed twice daily</w:t>
      </w:r>
      <w:r w:rsidR="009711E6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XR: extended release formulation</w:t>
      </w:r>
      <w:r w:rsidR="009711E6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IR: immediate release formulation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 xml:space="preserve">VL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viral load</w:t>
      </w:r>
      <w:r w:rsidR="009711E6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</w:p>
    <w:p w14:paraId="30E94C9D" w14:textId="77777777" w:rsidR="00167F41" w:rsidRPr="00952115" w:rsidRDefault="00167F41" w:rsidP="00AC6ECB">
      <w:pPr>
        <w:spacing w:before="120" w:after="120" w:line="480" w:lineRule="auto"/>
        <w:rPr>
          <w:rFonts w:ascii="Times New Roman" w:hAnsi="Times New Roman" w:cs="Times New Roman"/>
          <w:sz w:val="16"/>
          <w:szCs w:val="16"/>
          <w:lang w:val="en-US"/>
        </w:rPr>
        <w:sectPr w:rsidR="00167F41" w:rsidRPr="00952115" w:rsidSect="00167F41">
          <w:type w:val="continuous"/>
          <w:pgSz w:w="16838" w:h="11906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012CFF93" w14:textId="77777777" w:rsidR="00167F41" w:rsidRPr="00952115" w:rsidRDefault="00167F41" w:rsidP="00167F41">
      <w:pPr>
        <w:spacing w:before="120" w:after="120" w:line="480" w:lineRule="auto"/>
        <w:rPr>
          <w:rFonts w:ascii="Times New Roman" w:hAnsi="Times New Roman" w:cs="Times New Roman"/>
          <w:sz w:val="16"/>
          <w:szCs w:val="16"/>
          <w:lang w:val="en-US"/>
        </w:rPr>
        <w:sectPr w:rsidR="00167F41" w:rsidRPr="00952115" w:rsidSect="00167F41">
          <w:type w:val="continuous"/>
          <w:pgSz w:w="16838" w:h="11906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36556A64" w14:textId="77777777" w:rsidR="00167F41" w:rsidRPr="00952115" w:rsidRDefault="00167F41" w:rsidP="00167F41">
      <w:pPr>
        <w:pStyle w:val="Caption"/>
        <w:spacing w:before="120" w:after="120" w:line="480" w:lineRule="auto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lastRenderedPageBreak/>
        <w:t>Table 3. Pharmacokinetic studies of protease inhibitors in HIV infected pediatric patients.</w:t>
      </w:r>
    </w:p>
    <w:tbl>
      <w:tblPr>
        <w:tblStyle w:val="TableGrid"/>
        <w:tblW w:w="14225" w:type="dxa"/>
        <w:tblLayout w:type="fixed"/>
        <w:tblLook w:val="04A0" w:firstRow="1" w:lastRow="0" w:firstColumn="1" w:lastColumn="0" w:noHBand="0" w:noVBand="1"/>
      </w:tblPr>
      <w:tblGrid>
        <w:gridCol w:w="1271"/>
        <w:gridCol w:w="1814"/>
        <w:gridCol w:w="425"/>
        <w:gridCol w:w="142"/>
        <w:gridCol w:w="1418"/>
        <w:gridCol w:w="141"/>
        <w:gridCol w:w="284"/>
        <w:gridCol w:w="992"/>
        <w:gridCol w:w="142"/>
        <w:gridCol w:w="567"/>
        <w:gridCol w:w="850"/>
        <w:gridCol w:w="577"/>
        <w:gridCol w:w="841"/>
        <w:gridCol w:w="385"/>
        <w:gridCol w:w="749"/>
        <w:gridCol w:w="277"/>
        <w:gridCol w:w="596"/>
        <w:gridCol w:w="403"/>
        <w:gridCol w:w="118"/>
        <w:gridCol w:w="770"/>
        <w:gridCol w:w="246"/>
        <w:gridCol w:w="101"/>
        <w:gridCol w:w="1116"/>
      </w:tblGrid>
      <w:tr w:rsidR="00167F41" w:rsidRPr="00952115" w14:paraId="64F87EBD" w14:textId="77777777" w:rsidTr="00167F41">
        <w:trPr>
          <w:trHeight w:val="412"/>
        </w:trPr>
        <w:tc>
          <w:tcPr>
            <w:tcW w:w="14225" w:type="dxa"/>
            <w:gridSpan w:val="2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8EAADB" w:themeFill="accent1" w:themeFillTint="99"/>
          </w:tcPr>
          <w:p w14:paraId="05DF5CD1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tazanavir (ATV)</w:t>
            </w:r>
          </w:p>
        </w:tc>
      </w:tr>
      <w:tr w:rsidR="00167F41" w:rsidRPr="00952115" w14:paraId="7876D692" w14:textId="77777777" w:rsidTr="00167F41">
        <w:trPr>
          <w:trHeight w:val="412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2C22F71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Reference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546D42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Dose and formulation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7E94AE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opulation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28FF14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ge (years, unless stated differently)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5CC11A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BSA (m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)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772D46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Weight (kg)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1EFCEA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uppression rates</w:t>
            </w:r>
          </w:p>
          <w:p w14:paraId="67AC167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4FE7BFD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UC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08B722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trough</w:t>
            </w:r>
          </w:p>
          <w:p w14:paraId="74C58711" w14:textId="77777777" w:rsidR="00167F41" w:rsidRPr="00952115" w:rsidRDefault="00167F41" w:rsidP="00167F41">
            <w:pPr>
              <w:spacing w:before="120" w:after="120" w:line="480" w:lineRule="auto"/>
              <w:jc w:val="both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</w:tc>
        <w:tc>
          <w:tcPr>
            <w:tcW w:w="12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58DB84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 xml:space="preserve">max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</w:tc>
      </w:tr>
      <w:tr w:rsidR="00167F41" w:rsidRPr="00952115" w14:paraId="156E6907" w14:textId="77777777" w:rsidTr="00167F41">
        <w:trPr>
          <w:trHeight w:val="412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0212A876" w14:textId="0EDE413E" w:rsidR="00167F41" w:rsidRPr="00952115" w:rsidRDefault="00511E8A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once daily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20D56F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3720FA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07443B8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FACD56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0483BA1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4C85FC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4B2F3B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0-24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h*mg/L)</w:t>
            </w:r>
          </w:p>
          <w:p w14:paraId="6E0F39A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calculated as AUC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12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*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)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9245F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2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36E318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</w:tr>
      <w:tr w:rsidR="00167F41" w:rsidRPr="00952115" w14:paraId="3F6D4D46" w14:textId="77777777" w:rsidTr="00167F41">
        <w:trPr>
          <w:trHeight w:val="63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BFDD60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t xml:space="preserve">Kiser et al 2011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aXNlcjwvQXV0aG9yPjxZZWFyPjIwMTE8L1llYXI+PFJl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aXNlcjwvQXV0aG9yPjxZZWFyPjIwMTE8L1llYXI+PFJl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34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269C8F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AACT 1020</w:t>
            </w:r>
          </w:p>
          <w:p w14:paraId="5F40DD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68FA8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02D7B2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D9FE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owder formulation</w:t>
            </w:r>
          </w:p>
          <w:p w14:paraId="04F8E5F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1: 31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2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boosted)</w:t>
            </w:r>
          </w:p>
          <w:p w14:paraId="5B9B9BA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7BAF753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3a: 31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2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boosted)</w:t>
            </w:r>
          </w:p>
          <w:p w14:paraId="152FA7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03E82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apsules</w:t>
            </w:r>
          </w:p>
          <w:p w14:paraId="591815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3b: 20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2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boosted)</w:t>
            </w:r>
          </w:p>
          <w:p w14:paraId="0C05CB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54977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5: 20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2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boosted)</w:t>
            </w:r>
          </w:p>
          <w:p w14:paraId="7E745B9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0EA63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6: 62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</w:t>
            </w:r>
            <w:proofErr w:type="spellStart"/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un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oosted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FA25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195 (172 evaluable PK)</w:t>
            </w:r>
          </w:p>
          <w:p w14:paraId="797649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9DC58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owder formulation</w:t>
            </w:r>
          </w:p>
          <w:p w14:paraId="2541C0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6 months (n=11)</w:t>
            </w:r>
          </w:p>
          <w:p w14:paraId="6689AE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IMP0)</w:t>
            </w:r>
          </w:p>
          <w:p w14:paraId="4AE5FB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1 days - &lt;2 years old (n=17)</w:t>
            </w:r>
          </w:p>
          <w:p w14:paraId="73F665A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IMP1)</w:t>
            </w:r>
          </w:p>
          <w:p w14:paraId="4EA6D7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 to 13 years (n=21)</w:t>
            </w:r>
          </w:p>
          <w:p w14:paraId="71A5C1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IMP3)</w:t>
            </w:r>
          </w:p>
          <w:p w14:paraId="7EF0FB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  <w:p w14:paraId="7DF4AA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apsules</w:t>
            </w:r>
          </w:p>
          <w:p w14:paraId="2E3A7AC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 years to 13 years (n=21)</w:t>
            </w:r>
          </w:p>
          <w:p w14:paraId="1483F4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IMP3)</w:t>
            </w:r>
          </w:p>
          <w:p w14:paraId="253F7AE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F599B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 years to &lt;21 years, boosted (n=14)</w:t>
            </w:r>
          </w:p>
          <w:p w14:paraId="7BAF32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IMP5)</w:t>
            </w:r>
          </w:p>
          <w:p w14:paraId="0B3E95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AF0EA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3 years to &lt;21 years, </w:t>
            </w:r>
            <w:proofErr w:type="spellStart"/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un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oosted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n=21)</w:t>
            </w:r>
          </w:p>
          <w:p w14:paraId="0761356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IMP6)</w:t>
            </w:r>
          </w:p>
          <w:p w14:paraId="374B53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FBE7D0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4% American, 36% South-African</w:t>
            </w:r>
          </w:p>
          <w:p w14:paraId="29D05FA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I experienced (42%) &amp; naive </w:t>
            </w:r>
          </w:p>
          <w:p w14:paraId="39F31E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DE61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(range):</w:t>
            </w:r>
          </w:p>
          <w:p w14:paraId="744ED9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otal</w:t>
            </w:r>
          </w:p>
          <w:p w14:paraId="0FF5C6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7 years (0.3–21.3)</w:t>
            </w:r>
          </w:p>
          <w:p w14:paraId="62D22C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40DF9F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173C0A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0: 0.4 (0.1)</w:t>
            </w:r>
          </w:p>
          <w:p w14:paraId="757ABE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0EDB6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1: 1.3 (0.9)</w:t>
            </w:r>
          </w:p>
          <w:p w14:paraId="3A809B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2D3E57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3a: 4.5 (1.8)</w:t>
            </w:r>
          </w:p>
          <w:p w14:paraId="461801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1F950E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3b: 8.8 (4.2)</w:t>
            </w:r>
          </w:p>
          <w:p w14:paraId="74A0D0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8794AD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5: 17.1 (2.4)</w:t>
            </w:r>
          </w:p>
          <w:p w14:paraId="4038AF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9A493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6: 14.6 (2.9)</w:t>
            </w:r>
          </w:p>
          <w:p w14:paraId="19B408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AD753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(range):</w:t>
            </w:r>
          </w:p>
          <w:p w14:paraId="5B7588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otal</w:t>
            </w:r>
          </w:p>
          <w:p w14:paraId="470397E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98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0.27–2.32)</w:t>
            </w:r>
          </w:p>
          <w:p w14:paraId="6FE86D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2ADC6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1FB255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0: 0.32 (0.02)</w:t>
            </w:r>
          </w:p>
          <w:p w14:paraId="1781A5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3A9B7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1: 0.42 (0.06)</w:t>
            </w:r>
          </w:p>
          <w:p w14:paraId="00E772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A1FB1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3a: 0.64 (0.13) </w:t>
            </w:r>
          </w:p>
          <w:p w14:paraId="3CF991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D4B62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3b: 0.98 (0.32)</w:t>
            </w:r>
          </w:p>
          <w:p w14:paraId="600BB2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BD786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5: 1.73 (0.55)</w:t>
            </w:r>
          </w:p>
          <w:p w14:paraId="564C7A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F110D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6: 1.54 (0.29)</w:t>
            </w:r>
          </w:p>
          <w:p w14:paraId="5C41C1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B0C3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555A05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otal</w:t>
            </w:r>
          </w:p>
          <w:p w14:paraId="799344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.6 (4.3–121.9)</w:t>
            </w:r>
          </w:p>
          <w:p w14:paraId="21C3DCE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1FEF8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5D9E19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0: 6.2 (0.5)</w:t>
            </w:r>
          </w:p>
          <w:p w14:paraId="15503C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23231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1: 8.5 (1.4)</w:t>
            </w:r>
          </w:p>
          <w:p w14:paraId="1AB0F6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1E8DF6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IMP3a: 15 (4.1)</w:t>
            </w:r>
          </w:p>
          <w:p w14:paraId="2DD019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3716F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3b: 28.8 (12.5)</w:t>
            </w:r>
          </w:p>
          <w:p w14:paraId="51C783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DFDB4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5: 62.3 (34.9)</w:t>
            </w:r>
          </w:p>
          <w:p w14:paraId="39013D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FA621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6: 52 (18.8)</w:t>
            </w:r>
          </w:p>
          <w:p w14:paraId="236CA1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8708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58.5% at week 48</w:t>
            </w:r>
          </w:p>
          <w:p w14:paraId="6C5107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69.5% of ART naive, 43.3% of ART experienced patients were &lt;400 copies/ml at 48 weeks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fter initiation)</w:t>
            </w: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A9F2A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41CFC0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A0A47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0: </w:t>
            </w:r>
          </w:p>
          <w:p w14:paraId="57544C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8.928 (42.778)</w:t>
            </w:r>
          </w:p>
          <w:p w14:paraId="580422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1B3FC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1:</w:t>
            </w:r>
          </w:p>
          <w:p w14:paraId="60EE76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.243 (41.664)</w:t>
            </w:r>
          </w:p>
          <w:p w14:paraId="37332C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131E2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3a: </w:t>
            </w:r>
          </w:p>
          <w:p w14:paraId="31BDFA6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52.199 (37.148)</w:t>
            </w:r>
          </w:p>
          <w:p w14:paraId="603B8A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7373E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3b: </w:t>
            </w:r>
          </w:p>
          <w:p w14:paraId="4D6FB5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5.680 (20.028)</w:t>
            </w:r>
          </w:p>
          <w:p w14:paraId="51856B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68311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5: </w:t>
            </w:r>
          </w:p>
          <w:p w14:paraId="6D54340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2.835 (18.910)</w:t>
            </w:r>
          </w:p>
          <w:p w14:paraId="525DA6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DDB66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6: </w:t>
            </w:r>
          </w:p>
          <w:p w14:paraId="14FC6B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1.781 (25.659)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C07E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1DC1C4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DAE61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0: </w:t>
            </w:r>
          </w:p>
          <w:p w14:paraId="15DD15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96 (0.672)</w:t>
            </w:r>
          </w:p>
          <w:p w14:paraId="5D9C11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7699B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1: </w:t>
            </w:r>
          </w:p>
          <w:p w14:paraId="3983343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82 (0.433)</w:t>
            </w:r>
          </w:p>
          <w:p w14:paraId="79780B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0D5B84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IMP3a: </w:t>
            </w:r>
          </w:p>
          <w:p w14:paraId="0AE9BC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947 (0.759)</w:t>
            </w:r>
          </w:p>
          <w:p w14:paraId="43F0C5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6D975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3b:</w:t>
            </w:r>
          </w:p>
          <w:p w14:paraId="5F8306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75 (0.469)</w:t>
            </w:r>
          </w:p>
          <w:p w14:paraId="409C07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CC684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5: </w:t>
            </w:r>
          </w:p>
          <w:p w14:paraId="26E10C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885 (0.799)</w:t>
            </w:r>
          </w:p>
          <w:p w14:paraId="22B40E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09D27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6: </w:t>
            </w:r>
          </w:p>
          <w:p w14:paraId="57EF324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10 (0.516)</w:t>
            </w:r>
          </w:p>
          <w:p w14:paraId="0E6895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41E2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439D7F4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C29E1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0: </w:t>
            </w:r>
          </w:p>
          <w:p w14:paraId="3DAD6F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4.952 (4.706) </w:t>
            </w:r>
          </w:p>
          <w:p w14:paraId="419764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7F4E1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1: </w:t>
            </w:r>
          </w:p>
          <w:p w14:paraId="388ECE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501 (5.865)</w:t>
            </w:r>
          </w:p>
          <w:p w14:paraId="598771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3C26AC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3a: </w:t>
            </w:r>
          </w:p>
          <w:p w14:paraId="32BB60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5.593 (3.397)</w:t>
            </w:r>
          </w:p>
          <w:p w14:paraId="597DB7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6FA21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3b:</w:t>
            </w:r>
          </w:p>
          <w:p w14:paraId="04D4FA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013 (2.301)</w:t>
            </w:r>
          </w:p>
          <w:p w14:paraId="799CC2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DE702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5: </w:t>
            </w:r>
          </w:p>
          <w:p w14:paraId="725149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095 (2.616)</w:t>
            </w:r>
          </w:p>
          <w:p w14:paraId="337E80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7250F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MP6: </w:t>
            </w:r>
          </w:p>
          <w:p w14:paraId="03E33B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006 (3.399)</w:t>
            </w:r>
          </w:p>
        </w:tc>
      </w:tr>
      <w:tr w:rsidR="00167F41" w:rsidRPr="00952115" w14:paraId="7CCF843B" w14:textId="77777777" w:rsidTr="00167F41">
        <w:trPr>
          <w:trHeight w:val="420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3A58BC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Bunupuradah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2014 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dW51cHVyYWRhaDwvQXV0aG9yPjxZZWFyPjIwMTQ8L1ll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dW51cHVyYWRhaDwvQXV0aG9yPjxZZWFyPjIwMTQ8L1ll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5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6B0A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200 mg ATV / 100mg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RTV</w:t>
            </w:r>
          </w:p>
          <w:p w14:paraId="117041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+ TDF/FTC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951B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 = 18 Thai children</w:t>
            </w:r>
          </w:p>
          <w:p w14:paraId="655AAA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ged 6-18 years</w:t>
            </w:r>
          </w:p>
          <w:p w14:paraId="6254794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I experienced &amp; naive </w:t>
            </w:r>
          </w:p>
          <w:p w14:paraId="5DBEC0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taken with TDF</w:t>
            </w:r>
          </w:p>
          <w:p w14:paraId="79E962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96FE6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FCC01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Median (IQR):13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years (11-14) </w:t>
            </w:r>
          </w:p>
          <w:p w14:paraId="0F61FF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A061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4CBCCA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.21 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0.96-1.35):</w:t>
            </w:r>
          </w:p>
          <w:p w14:paraId="01A4D7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DD91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6E28D7B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35 (25-42) 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E90B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75% at week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48</w:t>
            </w: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5D63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eometric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SD):</w:t>
            </w:r>
          </w:p>
          <w:p w14:paraId="0BBA71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5.05 (1.06) 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9C7A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eometric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SD):</w:t>
            </w:r>
          </w:p>
          <w:p w14:paraId="301CAE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0.31 (1.13) </w:t>
            </w:r>
          </w:p>
          <w:p w14:paraId="57620D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9B88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eometric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SD):</w:t>
            </w:r>
          </w:p>
          <w:p w14:paraId="54DB51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93 (1.06)</w:t>
            </w:r>
          </w:p>
        </w:tc>
      </w:tr>
      <w:tr w:rsidR="00167F41" w:rsidRPr="00952115" w14:paraId="32F20543" w14:textId="77777777" w:rsidTr="00167F41">
        <w:trPr>
          <w:trHeight w:val="190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10D022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Cressey 2016 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cmVzc2V5PC9BdXRob3I+PFllYXI+MjAxNjwvWWVhcj48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cmVzc2V5PC9BdXRob3I+PFllYXI+MjAxNjwvWWVhcj48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6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0D76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0 mg ATV QD</w:t>
            </w:r>
          </w:p>
          <w:p w14:paraId="7F7C78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51AC3D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amp;</w:t>
            </w:r>
          </w:p>
          <w:p w14:paraId="4ED7EE3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CD994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600 mg ATV  </w:t>
            </w:r>
          </w:p>
          <w:p w14:paraId="522411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QD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B5C6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TV 400: N= 18 (14 African, American, 1 White, 3 Hispanic) </w:t>
            </w:r>
          </w:p>
          <w:p w14:paraId="748DBE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CC2A07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600: N= 6</w:t>
            </w:r>
          </w:p>
          <w:p w14:paraId="5193F2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4 African American, 1 white, 1 Hispanic)</w:t>
            </w:r>
          </w:p>
          <w:p w14:paraId="33D23F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3EC2A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olescents 6 to &lt; 24 years old</w:t>
            </w:r>
          </w:p>
          <w:p w14:paraId="362116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th min BSA: &gt;0.85 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</w:p>
          <w:p w14:paraId="2E5632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E4E7E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95%CI):</w:t>
            </w:r>
          </w:p>
          <w:p w14:paraId="57A17D0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400 mg:</w:t>
            </w:r>
          </w:p>
          <w:p w14:paraId="694770C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.3 (6-23)</w:t>
            </w:r>
          </w:p>
          <w:p w14:paraId="74BD80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503B0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600 mg:</w:t>
            </w:r>
          </w:p>
          <w:p w14:paraId="199947A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6.9 (13-23) </w:t>
            </w:r>
          </w:p>
          <w:p w14:paraId="285F76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572D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I 95%):</w:t>
            </w:r>
          </w:p>
          <w:p w14:paraId="38718D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400 mg:</w:t>
            </w:r>
          </w:p>
          <w:p w14:paraId="774F7A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79 (0.85–2.29)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</w:p>
          <w:p w14:paraId="3F285B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A3EBB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600:</w:t>
            </w:r>
          </w:p>
          <w:p w14:paraId="23BA0A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72 (1.43-2.1) 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2E6B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95%CI):</w:t>
            </w:r>
          </w:p>
          <w:p w14:paraId="16DA77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TV 400: </w:t>
            </w:r>
          </w:p>
          <w:p w14:paraId="56274E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0 (22-111)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kg </w:t>
            </w:r>
          </w:p>
          <w:p w14:paraId="3D041E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21786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600:</w:t>
            </w:r>
          </w:p>
          <w:p w14:paraId="3B9223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5 (45-86)</w:t>
            </w:r>
            <w:r w:rsidR="00E76DE6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g</w:t>
            </w:r>
          </w:p>
          <w:p w14:paraId="705A29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02EA5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400 mg: 82% &lt; 200 copies/ml</w:t>
            </w:r>
          </w:p>
          <w:p w14:paraId="60E463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4C4F8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600 mg:</w:t>
            </w:r>
          </w:p>
          <w:p w14:paraId="0381CB3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0% &lt;200 copies/ml</w:t>
            </w: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5CE6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 (95% CI):</w:t>
            </w:r>
          </w:p>
          <w:p w14:paraId="7810063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400:</w:t>
            </w:r>
          </w:p>
          <w:p w14:paraId="19CA61F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.9 (14.1-28.1)</w:t>
            </w:r>
          </w:p>
          <w:p w14:paraId="041D04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83E4AF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600:</w:t>
            </w:r>
          </w:p>
          <w:p w14:paraId="38CFC3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9.3 (13.7-62.9) 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9A14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 (95% CI):</w:t>
            </w:r>
          </w:p>
          <w:p w14:paraId="530EB8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400: 0.18 (0.09-0.36)</w:t>
            </w:r>
          </w:p>
          <w:p w14:paraId="76CF69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E1D12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600:</w:t>
            </w:r>
          </w:p>
          <w:p w14:paraId="0C6678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3 (0.03-0.61)</w:t>
            </w:r>
          </w:p>
        </w:tc>
        <w:tc>
          <w:tcPr>
            <w:tcW w:w="12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1ED5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 (95% CI):</w:t>
            </w:r>
          </w:p>
          <w:p w14:paraId="0402FB2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400: 2.6 (1.8–3.7)</w:t>
            </w:r>
          </w:p>
          <w:p w14:paraId="01692D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AF431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V 600:</w:t>
            </w:r>
          </w:p>
          <w:p w14:paraId="452B8DF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0 (1.9–8.1)</w:t>
            </w:r>
          </w:p>
        </w:tc>
      </w:tr>
      <w:tr w:rsidR="00167F41" w:rsidRPr="00952115" w14:paraId="67960364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C0AE97" w14:textId="77777777" w:rsidR="00167F41" w:rsidRPr="007F5EF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Sevinsky et al.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Sevinsky&lt;/Author&gt;&lt;Year&gt;2018&lt;/Year&gt;&lt;RecNum&gt;1386&lt;/RecNum&gt;&lt;DisplayText&gt;&lt;style face="superscript"&gt;37&lt;/style&gt;&lt;/DisplayText&gt;&lt;record&gt;&lt;rec-number&gt;1386&lt;/rec-number&gt;&lt;foreign-keys&gt;&lt;key app="EN" db-id="55vwdx5eadtrfieswwxpp2ajsrp2f0w25twa" timestamp="1531231115"&gt;1386&lt;/key&gt;&lt;/foreign-keys&gt;&lt;ref-type name="Journal Article"&gt;17&lt;/ref-type&gt;&lt;contributors&gt;&lt;authors&gt;&lt;author&gt;Sevinsky, H.&lt;/author&gt;&lt;author&gt;Zaru, L.&lt;/author&gt;&lt;author&gt;Wang, R.&lt;/author&gt;&lt;author&gt;Xu, X.&lt;/author&gt;&lt;author&gt;Pikora, C.&lt;/author&gt;&lt;author&gt;Correll, T. A.&lt;/author&gt;&lt;author&gt;Eley, T.&lt;/author&gt;&lt;/authors&gt;&lt;/contributors&gt;&lt;auth-address&gt;From the Bristol-Myers Squibb, Princeton, New Jersey.&amp;#xD;Bristol-Myers Squibb, Hopewell, New Jersey.&amp;#xD;Bristol-Myers Squibb, Wallingford, Connecticut.&lt;/auth-address&gt;&lt;titles&gt;&lt;title&gt;Pharmacokinetics and Pharmacodynamics of Atazanavir in HIV-1-Infected Children Treated With Atazanavir Powder and Ritonavir: Combined Analysis of the PRINCE-1 and -2 Studies&lt;/title&gt;&lt;secondary-title&gt;Pediatr Infect Dis J&lt;/secondary-title&gt;&lt;alt-title&gt;The Pediatric infectious disease journal&lt;/alt-title&gt;&lt;/titles&gt;&lt;periodical&gt;&lt;full-title&gt;Pediatric infectious Disease Journal&lt;/full-title&gt;&lt;abbr-1&gt;Pediatr Infect Dis J&lt;/abbr-1&gt;&lt;/periodical&gt;&lt;pages&gt;e157-e165&lt;/pages&gt;&lt;volume&gt;37&lt;/volume&gt;&lt;number&gt;6&lt;/number&gt;&lt;edition&gt;2017/12/06&lt;/edition&gt;&lt;dates&gt;&lt;year&gt;2018&lt;/year&gt;&lt;pub-dates&gt;&lt;date&gt;Jun&lt;/date&gt;&lt;/pub-dates&gt;&lt;/dates&gt;&lt;isbn&gt;0891-3668&lt;/isbn&gt;&lt;accession-num&gt;29206748&lt;/accession-num&gt;&lt;urls&gt;&lt;/urls&gt;&lt;electronic-resource-num&gt;10.1097/inf.0000000000001855&lt;/electronic-resource-num&gt;&lt;remote-database-provider&gt;NLM&lt;/remote-database-provider&gt;&lt;language&gt;eng&lt;/language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9003F5" w:rsidRPr="00AB28C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7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 </w:t>
            </w:r>
          </w:p>
          <w:p w14:paraId="3FF682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PRINCE I &amp; PRINCE II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035D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TV powder formulation</w:t>
            </w:r>
          </w:p>
          <w:p w14:paraId="6F2B23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5 to &lt;10 kg: 150/80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TV/r [n=43] (group 1)</w:t>
            </w:r>
          </w:p>
          <w:p w14:paraId="6503B2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 to &lt;10 kg: 200/80 ATV/r [n=10] (group 2)</w:t>
            </w:r>
          </w:p>
          <w:p w14:paraId="59EE78E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: 200/80 ATV/r [n=37] (group 3)</w:t>
            </w:r>
          </w:p>
          <w:p w14:paraId="2CA0EC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5 kg: 250/80 ATV/r [n=48] (group 4)</w:t>
            </w:r>
          </w:p>
          <w:p w14:paraId="348B34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5 kg: 300/100 ATV/r [n=8] (group 5)</w:t>
            </w:r>
          </w:p>
          <w:p w14:paraId="5B76D8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56A9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hildren 3 months – &lt;6 years: PRINCE I</w:t>
            </w:r>
          </w:p>
          <w:p w14:paraId="0CB7EF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hildren 3 months to &lt;11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years</w:t>
            </w:r>
          </w:p>
          <w:p w14:paraId="075B59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ince II</w:t>
            </w:r>
          </w:p>
          <w:p w14:paraId="5680E8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otal amount of children involved in the study: 146 (used to inform on group age and weight parameters) </w:t>
            </w:r>
          </w:p>
          <w:p w14:paraId="2A5AF5C8" w14:textId="5D66E9F6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62.3% </w:t>
            </w:r>
            <w:r w:rsidR="0008229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experienced)</w:t>
            </w:r>
          </w:p>
          <w:p w14:paraId="7E93D0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6.8% Black/African American</w:t>
            </w:r>
          </w:p>
          <w:p w14:paraId="07A9E6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BF795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volved in PK study: 88</w:t>
            </w:r>
          </w:p>
          <w:p w14:paraId="0429FC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used to inform on AUC, 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trough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nd 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max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BE4F6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ge in months Median (range):</w:t>
            </w:r>
          </w:p>
          <w:p w14:paraId="74F918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</w:t>
            </w:r>
          </w:p>
          <w:p w14:paraId="133970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41 (3–120)</w:t>
            </w:r>
          </w:p>
          <w:p w14:paraId="1D98EF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F19F6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71FFC00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0 (3–25)</w:t>
            </w:r>
          </w:p>
          <w:p w14:paraId="7B77D9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3FE61C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0 (3–30)</w:t>
            </w:r>
          </w:p>
          <w:p w14:paraId="79EFDB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:</w:t>
            </w:r>
          </w:p>
          <w:p w14:paraId="01C4BA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5.0 (15–54)</w:t>
            </w:r>
          </w:p>
          <w:p w14:paraId="734418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</w:t>
            </w:r>
          </w:p>
          <w:p w14:paraId="167FD4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1.5 (34–115)</w:t>
            </w:r>
          </w:p>
          <w:p w14:paraId="411AE3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5:</w:t>
            </w:r>
          </w:p>
          <w:p w14:paraId="3F9572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6.5 (79–120)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592E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  <w:p w14:paraId="6F4D0D5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06E8F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62495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747D23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6.9 (5.4-9.7)</w:t>
            </w:r>
          </w:p>
          <w:p w14:paraId="7FB807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52061F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9 (6.0–9.9)</w:t>
            </w:r>
          </w:p>
          <w:p w14:paraId="4FEFD6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:</w:t>
            </w:r>
          </w:p>
          <w:p w14:paraId="3F0DD1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5 (10.4–14.8)</w:t>
            </w:r>
          </w:p>
          <w:p w14:paraId="101B8E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</w:t>
            </w:r>
          </w:p>
          <w:p w14:paraId="0C23F2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.6 (15.0–24.8)</w:t>
            </w:r>
          </w:p>
          <w:p w14:paraId="5A189B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5:</w:t>
            </w:r>
          </w:p>
          <w:p w14:paraId="7D0D0F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.0 (25.1–34.9)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097438" w14:textId="5090B9F5" w:rsidR="00167F41" w:rsidRPr="00952115" w:rsidRDefault="0008229F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RT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naive: 79% &lt;400copies/m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l at week 48</w:t>
            </w:r>
          </w:p>
          <w:p w14:paraId="7ABC7A75" w14:textId="5B3AD6ED" w:rsidR="00167F41" w:rsidRPr="00952115" w:rsidRDefault="0008229F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experienced: 62% &lt;400 copies/ml at week 48</w:t>
            </w:r>
          </w:p>
          <w:p w14:paraId="2BB2CC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56C3B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2BA9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eometric Mean (CV%)</w:t>
            </w:r>
          </w:p>
          <w:p w14:paraId="3A24AD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Group 1: </w:t>
            </w:r>
          </w:p>
          <w:p w14:paraId="2C2933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32.503 (61%)</w:t>
            </w:r>
          </w:p>
          <w:p w14:paraId="43B41B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F829A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006A6F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9.519 (54%)</w:t>
            </w:r>
          </w:p>
          <w:p w14:paraId="0E468A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33A654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:</w:t>
            </w:r>
          </w:p>
          <w:p w14:paraId="324B16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.305 (67%)</w:t>
            </w:r>
          </w:p>
          <w:p w14:paraId="05B701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8C27B5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</w:t>
            </w:r>
          </w:p>
          <w:p w14:paraId="3801EC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5.687 (45%)</w:t>
            </w:r>
          </w:p>
          <w:p w14:paraId="3CD9EF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FC77E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5:</w:t>
            </w:r>
          </w:p>
          <w:p w14:paraId="734F36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.329 (63%)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F249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eometric Mean (CV%):</w:t>
            </w:r>
          </w:p>
          <w:p w14:paraId="29F85A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37BF5F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0.336 (76%) </w:t>
            </w:r>
          </w:p>
          <w:p w14:paraId="43B62E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F12C3E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4DF355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50 (60%)</w:t>
            </w:r>
          </w:p>
          <w:p w14:paraId="0B1C74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DC0FE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:</w:t>
            </w:r>
          </w:p>
          <w:p w14:paraId="4FE01BE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72 (111%)</w:t>
            </w:r>
          </w:p>
          <w:p w14:paraId="639A86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A151EC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</w:t>
            </w:r>
          </w:p>
          <w:p w14:paraId="574A76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86 (68%)</w:t>
            </w:r>
          </w:p>
          <w:p w14:paraId="5EAD63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CDD58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5:</w:t>
            </w:r>
          </w:p>
          <w:p w14:paraId="1286BB3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68 (104%)</w:t>
            </w:r>
          </w:p>
        </w:tc>
        <w:tc>
          <w:tcPr>
            <w:tcW w:w="12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CA03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eometric Mean (CV%):</w:t>
            </w:r>
          </w:p>
          <w:p w14:paraId="420583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1:</w:t>
            </w:r>
          </w:p>
          <w:p w14:paraId="688334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4.131 (55%) </w:t>
            </w:r>
          </w:p>
          <w:p w14:paraId="0C7EBA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4CB3A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2:</w:t>
            </w:r>
          </w:p>
          <w:p w14:paraId="339457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466 (59%)</w:t>
            </w:r>
          </w:p>
          <w:p w14:paraId="5CE8DC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C6050E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3:</w:t>
            </w:r>
          </w:p>
          <w:p w14:paraId="460B7F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197 (53%)</w:t>
            </w:r>
          </w:p>
          <w:p w14:paraId="422977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BCFC39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</w:t>
            </w:r>
          </w:p>
          <w:p w14:paraId="7C8F315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394 (46%)</w:t>
            </w:r>
          </w:p>
          <w:p w14:paraId="1C6423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8A76B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5:</w:t>
            </w:r>
          </w:p>
          <w:p w14:paraId="59C14C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210 (52%)</w:t>
            </w:r>
          </w:p>
        </w:tc>
      </w:tr>
      <w:tr w:rsidR="00167F41" w:rsidRPr="00952115" w14:paraId="185E205F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0D079F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>Adult refrence data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FDA&lt;/Author&gt;&lt;Year&gt;2018&lt;/Year&gt;&lt;RecNum&gt;1438&lt;/RecNum&gt;&lt;DisplayText&gt;&lt;style face="superscript"&gt;38&lt;/style&gt;&lt;/DisplayText&gt;&lt;record&gt;&lt;rec-number&gt;1438&lt;/rec-number&gt;&lt;foreign-keys&gt;&lt;key app="EN" db-id="55vwdx5eadtrfieswwxpp2ajsrp2f0w25twa" timestamp="1535369830"&gt;1438&lt;/key&gt;&lt;/foreign-keys&gt;&lt;ref-type name="Web Page"&gt;12&lt;/ref-type&gt;&lt;contributors&gt;&lt;authors&gt;&lt;author&gt;FDA&lt;/author&gt;&lt;/authors&gt;&lt;secondary-authors&gt;&lt;author&gt;FDA&lt;/author&gt;&lt;/secondary-authors&gt;&lt;/contributors&gt;&lt;titles&gt;&lt;title&gt;Reyetaz, FDA label information&lt;/title&gt;&lt;/titles&gt;&lt;pages&gt;Label&lt;/pages&gt;&lt;volume&gt;2018&lt;/volume&gt;&lt;number&gt;August27,&lt;/number&gt;&lt;dates&gt;&lt;year&gt;2018&lt;/year&gt;&lt;pub-dates&gt;&lt;date&gt;March 2018&lt;/date&gt;&lt;/pub-dates&gt;&lt;/dates&gt;&lt;pub-location&gt;FDA drug database&lt;/pub-location&gt;&lt;publisher&gt;FDA&lt;/publisher&gt;&lt;urls&gt;&lt;related-urls&gt;&lt;url&gt;&lt;style face="underline" font="default" size="100%"&gt;https://www.accessdata.fda.gov/drugsatfda_docs/label/2018/021567s042,206352s007lbl.pdf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8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EA0E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0/100 mg QD</w:t>
            </w:r>
          </w:p>
        </w:tc>
        <w:tc>
          <w:tcPr>
            <w:tcW w:w="21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D4086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F6318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7B1E1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E170F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5AB16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9BBB65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M (CV%):</w:t>
            </w:r>
          </w:p>
          <w:p w14:paraId="5470F3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6.073 (66%)</w:t>
            </w:r>
          </w:p>
        </w:tc>
        <w:tc>
          <w:tcPr>
            <w:tcW w:w="11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2DC4E4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bookmarkStart w:id="2" w:name="_Hlk17199534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M (CV%):</w:t>
            </w:r>
          </w:p>
          <w:p w14:paraId="52E71380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36 (97%)</w:t>
            </w:r>
            <w:bookmarkEnd w:id="2"/>
          </w:p>
        </w:tc>
        <w:tc>
          <w:tcPr>
            <w:tcW w:w="12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E409F1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72251847" w14:textId="77777777" w:rsidTr="00167F41">
        <w:trPr>
          <w:trHeight w:val="223"/>
        </w:trPr>
        <w:tc>
          <w:tcPr>
            <w:tcW w:w="14225" w:type="dxa"/>
            <w:gridSpan w:val="2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8EAADB" w:themeFill="accent1" w:themeFillTint="99"/>
          </w:tcPr>
          <w:p w14:paraId="6E0C8A5E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Darunavir (DRV)</w:t>
            </w:r>
          </w:p>
        </w:tc>
      </w:tr>
      <w:tr w:rsidR="00167F41" w:rsidRPr="00952115" w14:paraId="01B9380E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14215D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Reference</w:t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5F18144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Dose and formulation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9CED8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opulation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4F4E2E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Age (years, unless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lastRenderedPageBreak/>
              <w:t>stated differently)</w:t>
            </w: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055483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lastRenderedPageBreak/>
              <w:t>Weight (kg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165681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Suppression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lastRenderedPageBreak/>
              <w:t>rates</w:t>
            </w:r>
          </w:p>
          <w:p w14:paraId="0FA77A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271D60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lastRenderedPageBreak/>
              <w:t>AUC</w:t>
            </w: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2D10FF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trough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mg/l)</w:t>
            </w: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0034B9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 xml:space="preserve">max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</w:tc>
      </w:tr>
      <w:tr w:rsidR="00167F41" w:rsidRPr="00952115" w14:paraId="2859F5EB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9A814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DRV/r twice-daily </w:t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033E3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1AC29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4AFB9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466B3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31132B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5D433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U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0-24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h*mg/L)</w:t>
            </w:r>
          </w:p>
          <w:p w14:paraId="68C8DA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calculated as 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 (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1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*2)</w:t>
            </w: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C75CC81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E337D47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78AEAC78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3C0C25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Blache et al. 2009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CbGFuY2hlPC9BdXRob3I+PFllYXI+MjAwOTwvWWVhcj48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CbGFuY2hlPC9BdXRob3I+PFllYXI+MjAwOTwvWWVhcj48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39,40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  <w:p w14:paraId="00AA9D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DELPHI)</w:t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7336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RV tablets +ritonavir liquid (&lt;40 kg) or capsules (&gt;40 kg)</w:t>
            </w:r>
          </w:p>
          <w:p w14:paraId="5AF0663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-19 mg/kg darunavir BD</w:t>
            </w:r>
          </w:p>
          <w:p w14:paraId="538ECD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th 2.5 mg/kg ritonavir BD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6A89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 = 76, (as reported for PK results)</w:t>
            </w:r>
          </w:p>
          <w:p w14:paraId="1A30F1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12 years: N=24</w:t>
            </w:r>
          </w:p>
          <w:p w14:paraId="62A5813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-17 years: N=76</w:t>
            </w:r>
          </w:p>
          <w:p w14:paraId="025C0D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as reported in baseline demographics)</w:t>
            </w:r>
          </w:p>
          <w:p w14:paraId="208A48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41EF1B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&gt;20 kg</w:t>
            </w:r>
          </w:p>
          <w:p w14:paraId="622D03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experienced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DBF6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range not reported)</w:t>
            </w:r>
          </w:p>
          <w:p w14:paraId="5882C2E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4 </w:t>
            </w: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7AEC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C0B4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9% VL&lt;400 copies/mL</w:t>
            </w:r>
          </w:p>
          <w:p w14:paraId="6CE32D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48% VL&lt;50 copies/mL </w:t>
            </w: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688054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range):</w:t>
            </w:r>
          </w:p>
          <w:p w14:paraId="5E0FF7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3.3 (71.9–201.5)</w:t>
            </w:r>
          </w:p>
          <w:p w14:paraId="259898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A1828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12 years:</w:t>
            </w:r>
          </w:p>
          <w:p w14:paraId="3BE318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.8 (range not reported)</w:t>
            </w:r>
          </w:p>
          <w:p w14:paraId="123CE9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 to &lt;18 years:</w:t>
            </w:r>
          </w:p>
          <w:p w14:paraId="45D364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132.8 (range not reported)</w:t>
            </w:r>
          </w:p>
          <w:p w14:paraId="59BA7F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CBD27D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range):</w:t>
            </w:r>
          </w:p>
          <w:p w14:paraId="4056E23F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7 (1.8–7.2)</w:t>
            </w:r>
          </w:p>
          <w:p w14:paraId="603266BF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89CA1C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12 years: 3.3</w:t>
            </w:r>
          </w:p>
          <w:p w14:paraId="7BF61F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range not reported)</w:t>
            </w:r>
          </w:p>
          <w:p w14:paraId="2C34F8B6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 to &lt;18 years: 4.1</w:t>
            </w:r>
          </w:p>
          <w:p w14:paraId="07361797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range not reported)</w:t>
            </w: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33BB8B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</w:tr>
      <w:tr w:rsidR="00167F41" w:rsidRPr="00952115" w14:paraId="50E19E75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1B63CA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hokephaibulkit et al. 2012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Ey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Ey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41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D021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RV tablets + ritonavir capsules</w:t>
            </w:r>
          </w:p>
          <w:p w14:paraId="6C9AC7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30 kg: 375/100 DRV/r BD</w:t>
            </w:r>
          </w:p>
          <w:p w14:paraId="08DA4C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:450/100 DRV/r BD</w:t>
            </w:r>
          </w:p>
          <w:p w14:paraId="39B390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&gt;40 kg:600/100 DRV/r BD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C6C4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19,</w:t>
            </w:r>
          </w:p>
          <w:p w14:paraId="3C757BD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hai children &gt;7 years, &gt;20 kg</w:t>
            </w:r>
          </w:p>
          <w:p w14:paraId="021BEA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0% ART experienced</w:t>
            </w:r>
          </w:p>
          <w:p w14:paraId="040E67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794F3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30 kg: N=12</w:t>
            </w:r>
          </w:p>
          <w:p w14:paraId="684514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: N=2</w:t>
            </w:r>
          </w:p>
          <w:p w14:paraId="3D1DC1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N=5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8EB89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334C43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 (7-16)</w:t>
            </w: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B763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0966DB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9.4 (20–67.6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FABE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7A73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V%):</w:t>
            </w:r>
          </w:p>
          <w:p w14:paraId="7BA4DF40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</w:t>
            </w:r>
          </w:p>
          <w:p w14:paraId="7F159B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0.6 (2*60.3)</w:t>
            </w:r>
          </w:p>
          <w:p w14:paraId="7AFB64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93B205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30 kg:</w:t>
            </w:r>
          </w:p>
          <w:p w14:paraId="0C558C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.0 (85%)</w:t>
            </w:r>
          </w:p>
          <w:p w14:paraId="48FD74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2*58.5)</w:t>
            </w:r>
          </w:p>
          <w:p w14:paraId="3E6C5C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E274A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:</w:t>
            </w:r>
          </w:p>
          <w:p w14:paraId="2456F44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.0 (18%)</w:t>
            </w:r>
          </w:p>
          <w:p w14:paraId="36E608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2*58.5)</w:t>
            </w:r>
          </w:p>
          <w:p w14:paraId="31E220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B12FD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</w:t>
            </w:r>
          </w:p>
          <w:p w14:paraId="329B7FD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1.6 (44%)</w:t>
            </w:r>
          </w:p>
          <w:p w14:paraId="12841D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2* 65.8))</w:t>
            </w: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66825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CV%):</w:t>
            </w:r>
          </w:p>
          <w:p w14:paraId="04A27D54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</w:t>
            </w:r>
          </w:p>
          <w:p w14:paraId="68AEA49A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1 (76%)</w:t>
            </w:r>
          </w:p>
          <w:p w14:paraId="0EEDA4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DD731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30 kg:</w:t>
            </w:r>
          </w:p>
          <w:p w14:paraId="538B03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0 (96%)</w:t>
            </w:r>
          </w:p>
          <w:p w14:paraId="17171B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C7C04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CB6C56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0 to &lt;40 kg: </w:t>
            </w:r>
          </w:p>
          <w:p w14:paraId="3ABF8D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2 (60%)</w:t>
            </w:r>
          </w:p>
          <w:p w14:paraId="61942C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C8C79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411C7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</w:t>
            </w:r>
          </w:p>
          <w:p w14:paraId="392FD6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1(44%)</w:t>
            </w:r>
          </w:p>
          <w:p w14:paraId="7B4D21D7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181C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CV%):</w:t>
            </w:r>
          </w:p>
          <w:p w14:paraId="0D0A742E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</w:t>
            </w:r>
          </w:p>
          <w:p w14:paraId="6517D11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3 (55%)</w:t>
            </w:r>
          </w:p>
          <w:p w14:paraId="5DBD4B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1F4260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30 kg:</w:t>
            </w:r>
          </w:p>
          <w:p w14:paraId="4E64D1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1 (65%)</w:t>
            </w:r>
          </w:p>
          <w:p w14:paraId="0CB6F9D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29B58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0 to &lt;40 kg: </w:t>
            </w:r>
          </w:p>
          <w:p w14:paraId="7C98D4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2 (1%)</w:t>
            </w:r>
          </w:p>
          <w:p w14:paraId="0E0AE2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2AF10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11070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</w:t>
            </w:r>
          </w:p>
          <w:p w14:paraId="0EBD75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0 (46%)</w:t>
            </w:r>
          </w:p>
          <w:p w14:paraId="154346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1ADB5C64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88BF4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>Violari et al. 2015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WaW9sYXJpPC9BdXRob3I+PFllYXI+MjAxNTwvWWVhcj48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WaW9sYXJpPC9BdXRob3I+PFllYXI+MjAxNTwvWWVhcj48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42,43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6B1ED9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IEL trial</w:t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82C54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suspension</w:t>
            </w:r>
          </w:p>
          <w:p w14:paraId="48D6DCB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rt I</w:t>
            </w:r>
          </w:p>
          <w:p w14:paraId="75DEC4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/3mg/kg DRV/r BD</w:t>
            </w:r>
          </w:p>
          <w:p w14:paraId="7E2B28E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, 15 to &lt;20 kg</w:t>
            </w:r>
          </w:p>
          <w:p w14:paraId="58CC6D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59D03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rt II</w:t>
            </w:r>
          </w:p>
          <w:p w14:paraId="638EB30D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lastRenderedPageBreak/>
              <w:t>25/3mg/kg DRV/r BD</w:t>
            </w:r>
          </w:p>
          <w:p w14:paraId="7477E94A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10-15 kg</w:t>
            </w:r>
          </w:p>
          <w:p w14:paraId="373DA77B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</w:p>
          <w:p w14:paraId="534EED3A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375/50mg DRV/r BD</w:t>
            </w:r>
          </w:p>
          <w:p w14:paraId="15EFB838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15-20 kg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7AF0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 21</w:t>
            </w:r>
          </w:p>
          <w:p w14:paraId="0F605C3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6 years old</w:t>
            </w:r>
          </w:p>
          <w:p w14:paraId="7EBD5E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experienced</w:t>
            </w:r>
          </w:p>
          <w:p w14:paraId="41CFDBE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art I </w:t>
            </w:r>
          </w:p>
          <w:p w14:paraId="5E34A3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 n=10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  <w:p w14:paraId="247183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 n=14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  <w:p w14:paraId="31D268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FFE55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rt II</w:t>
            </w:r>
          </w:p>
          <w:p w14:paraId="0B25D9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 n=9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  <w:p w14:paraId="46036E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 n=1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  <w:p w14:paraId="0CC4743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AA1E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045AE5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4.4 (3.0, 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0)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a</w:t>
            </w: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2A9B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3395D2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4.9 (12, 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)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a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AC574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1.4% VL&lt;50 copies/mL</w:t>
            </w: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9CCCE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0D6CB34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verall</w:t>
            </w:r>
          </w:p>
          <w:p w14:paraId="1E264E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8.5 (25.1)</w:t>
            </w:r>
          </w:p>
          <w:p w14:paraId="3EA289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rt I</w:t>
            </w:r>
          </w:p>
          <w:p w14:paraId="7C8C0EE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 (20/3mg/kg): 137.4</w:t>
            </w:r>
          </w:p>
          <w:p w14:paraId="242480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2*68.7 (25.5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)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b</w:t>
            </w:r>
          </w:p>
          <w:p w14:paraId="276533F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 (20/3mg/kg): 158.0 (2*79.0(31.4))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  <w:p w14:paraId="708827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258D6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52D57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rt II</w:t>
            </w:r>
          </w:p>
          <w:p w14:paraId="077F61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 (25/3mg/kg): 190.8</w:t>
            </w:r>
          </w:p>
          <w:p w14:paraId="3CC511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2*95.4 (33.4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)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b</w:t>
            </w:r>
          </w:p>
          <w:p w14:paraId="6F48DA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5 to &lt;20 kg (375/50mg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rv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r): 163.2</w:t>
            </w:r>
          </w:p>
          <w:p w14:paraId="58E823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2*81.6 (33.7))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9F51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Part I</w:t>
            </w:r>
          </w:p>
          <w:p w14:paraId="6706D0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 4.429</w:t>
            </w:r>
          </w:p>
          <w:p w14:paraId="0B861E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064)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b</w:t>
            </w:r>
          </w:p>
          <w:p w14:paraId="3347F5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 4.848 (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526)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b</w:t>
            </w:r>
          </w:p>
          <w:p w14:paraId="6AA905E0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1535144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rt II</w:t>
            </w:r>
          </w:p>
          <w:p w14:paraId="246197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5 kg  6.414</w:t>
            </w:r>
          </w:p>
          <w:p w14:paraId="4EF6AA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2.637)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  <w:p w14:paraId="67F449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 5.027 (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828)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b</w:t>
            </w:r>
          </w:p>
          <w:p w14:paraId="21B569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90D8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</w:tc>
      </w:tr>
      <w:tr w:rsidR="00167F41" w:rsidRPr="00952115" w14:paraId="38CE7C54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742937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Adult refrence data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FDA&lt;/Author&gt;&lt;Year&gt;2018&lt;/Year&gt;&lt;RecNum&gt;1440&lt;/RecNum&gt;&lt;DisplayText&gt;&lt;style face="superscript"&gt;40,44&lt;/style&gt;&lt;/DisplayText&gt;&lt;record&gt;&lt;rec-number&gt;1440&lt;/rec-number&gt;&lt;foreign-keys&gt;&lt;key app="EN" db-id="55vwdx5eadtrfieswwxpp2ajsrp2f0w25twa" timestamp="1535375027"&gt;1440&lt;/key&gt;&lt;/foreign-keys&gt;&lt;ref-type name="Web Page"&gt;12&lt;/ref-type&gt;&lt;contributors&gt;&lt;authors&gt;&lt;author&gt;FDA&lt;/author&gt;&lt;/authors&gt;&lt;secondary-authors&gt;&lt;author&gt;FDA&lt;/author&gt;&lt;/secondary-authors&gt;&lt;/contributors&gt;&lt;titles&gt;&lt;title&gt;Prezista, FDA label information&lt;/title&gt;&lt;/titles&gt;&lt;pages&gt;Label&lt;/pages&gt;&lt;volume&gt;2018&lt;/volume&gt;&lt;number&gt;August27,&lt;/number&gt;&lt;dates&gt;&lt;year&gt;2018&lt;/year&gt;&lt;pub-dates&gt;&lt;date&gt;January 2018&lt;/date&gt;&lt;/pub-dates&gt;&lt;/dates&gt;&lt;pub-location&gt;FDA drug database&lt;/pub-location&gt;&lt;publisher&gt;FDA&lt;/publisher&gt;&lt;urls&gt;&lt;related-urls&gt;&lt;url&gt;&lt;style face="underline" font="default" size="100%"&gt;https://www.accessdata.fda.gov/drugsatfda_docs/label/2018/021976s047_202895S021lbl.pdf&lt;/style&gt;&lt;/url&gt;&lt;/related-urls&gt;&lt;/urls&gt;&lt;/record&gt;&lt;/Cite&gt;&lt;Cite&gt;&lt;Author&gt;Ramanathan&lt;/Author&gt;&lt;Year&gt;2012&lt;/Year&gt;&lt;RecNum&gt;1505&lt;/RecNum&gt;&lt;record&gt;&lt;rec-number&gt;1505&lt;/rec-number&gt;&lt;foreign-keys&gt;&lt;key app="EN" db-id="55vwdx5eadtrfieswwxpp2ajsrp2f0w25twa" timestamp="1540208021"&gt;1505&lt;/key&gt;&lt;/foreign-keys&gt;&lt;ref-type name="Conference Paper"&gt;47&lt;/ref-type&gt;&lt;contributors&gt;&lt;authors&gt;&lt;author&gt;Ramanathan, Wang, Szwarcberg, Kearney &lt;/author&gt;&lt;/authors&gt;&lt;/contributors&gt;&lt;titles&gt;&lt;title&gt;Safety/Tolerability, Pharmacokinetics, and Boosting of Twice-daily Cobicistat Administered Alone or in Combination with Darunavir or Tipranavir&lt;/title&gt;&lt;secondary-title&gt;International Workshop on Clinical Pharmacology of HIV Therapy&lt;/secondary-title&gt;&lt;/titles&gt;&lt;dates&gt;&lt;year&gt;2012&lt;/year&gt;&lt;pub-dates&gt;&lt;date&gt;16-18 April&lt;/date&gt;&lt;/pub-dates&gt;&lt;/dates&gt;&lt;pub-location&gt;Barcelona, Spain&lt;/pub-location&gt;&lt;urls&gt;&lt;related-urls&gt;&lt;url&gt;&lt;style face="underline" font="default" size="100%"&gt;http://www.natap.org/2012/pharm/Pharm_28.htm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40,44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5E08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00/100 mg DRV/r BD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57382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B53AA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3CBE4D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01613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EA52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3D6733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1.632 (64.874-355.360)</w:t>
            </w: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2D7E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B6BDE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307</w:t>
            </w:r>
          </w:p>
          <w:p w14:paraId="543B5E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1.517-13.198)</w:t>
            </w: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9AAA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3C879791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,390 (21%)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Ramanathan&lt;/Author&gt;&lt;Year&gt;2012&lt;/Year&gt;&lt;RecNum&gt;1505&lt;/RecNum&gt;&lt;DisplayText&gt;&lt;style face="superscript"&gt;44&lt;/style&gt;&lt;/DisplayText&gt;&lt;record&gt;&lt;rec-number&gt;1505&lt;/rec-number&gt;&lt;foreign-keys&gt;&lt;key app="EN" db-id="55vwdx5eadtrfieswwxpp2ajsrp2f0w25twa" timestamp="1540208021"&gt;1505&lt;/key&gt;&lt;/foreign-keys&gt;&lt;ref-type name="Conference Paper"&gt;47&lt;/ref-type&gt;&lt;contributors&gt;&lt;authors&gt;&lt;author&gt;Ramanathan, Wang, Szwarcberg, Kearney &lt;/author&gt;&lt;/authors&gt;&lt;/contributors&gt;&lt;titles&gt;&lt;title&gt;Safety/Tolerability, Pharmacokinetics, and Boosting of Twice-daily Cobicistat Administered Alone or in Combination with Darunavir or Tipranavir&lt;/title&gt;&lt;secondary-title&gt;International Workshop on Clinical Pharmacology of HIV Therapy&lt;/secondary-title&gt;&lt;/titles&gt;&lt;dates&gt;&lt;year&gt;2012&lt;/year&gt;&lt;pub-dates&gt;&lt;date&gt;16-18 April&lt;/date&gt;&lt;/pub-dates&gt;&lt;/dates&gt;&lt;pub-location&gt;Barcelona, Spain&lt;/pub-location&gt;&lt;urls&gt;&lt;related-urls&gt;&lt;url&gt;&lt;style face="underline" font="default" size="100%"&gt;http://www.natap.org/2012/pharm/Pharm_28.htm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44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67F41" w:rsidRPr="00952115" w14:paraId="5ED5C807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48476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DRV/r once-daily </w:t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8C34A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71A1B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FAB51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A64D3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90786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0C191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0-24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h*mg/L)</w:t>
            </w: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CE7C5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29EBD6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3C712D7A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678EAE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sz w:val="16"/>
                <w:szCs w:val="16"/>
                <w:lang w:val="nl-NL"/>
              </w:rPr>
              <w:lastRenderedPageBreak/>
              <w:t>Flynn et al. 2014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bHlubjwvQXV0aG9yPjxZZWFyPjIwMTQ8L1llYXI+PFJl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bHlubjwvQXV0aG9yPjxZZWFyPjIwMTQ8L1llYXI+PFJl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45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01D996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IONE trial</w:t>
            </w:r>
          </w:p>
          <w:p w14:paraId="137959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66D4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RV tablet + ritonavir tablet</w:t>
            </w:r>
          </w:p>
          <w:p w14:paraId="50EC6F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     600/100 QD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7241A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12,</w:t>
            </w:r>
          </w:p>
          <w:p w14:paraId="4F4D8C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12 to &lt;18 years</w:t>
            </w:r>
          </w:p>
          <w:p w14:paraId="6D21FB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&gt;40 kg</w:t>
            </w:r>
          </w:p>
          <w:p w14:paraId="4BB5DD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ive patients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0078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C294A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.4 (12.6-17.3)</w:t>
            </w: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1105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431E6A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.5 (40.0-61.6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D89EE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2% VL &lt;50 copies/mL at week 24</w:t>
            </w:r>
          </w:p>
          <w:p w14:paraId="115557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3% VL &lt;50 copies/mL at week 48</w:t>
            </w: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085B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:</w:t>
            </w:r>
          </w:p>
          <w:p w14:paraId="659CAE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80.7 (23.6) </w:t>
            </w:r>
          </w:p>
          <w:p w14:paraId="46D125D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A525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:</w:t>
            </w:r>
          </w:p>
          <w:p w14:paraId="3A9CD0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.93 (0.87) </w:t>
            </w: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0539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</w:tr>
      <w:tr w:rsidR="00167F41" w:rsidRPr="00952115" w14:paraId="0BF1573D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EA7F21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hokephaibulkit et al. 2014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E0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E0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46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1BFE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RV tablet + ritonavir tablet</w:t>
            </w:r>
          </w:p>
          <w:p w14:paraId="6C0771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30 kg:</w:t>
            </w:r>
            <w:r w:rsidRPr="00952115" w:rsidDel="0030255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50/100 mg QD</w:t>
            </w:r>
          </w:p>
          <w:p w14:paraId="749146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-40 kg: 600/100 mg QD</w:t>
            </w:r>
          </w:p>
          <w:p w14:paraId="043CF0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</w:t>
            </w:r>
            <w:r w:rsidRPr="00952115" w:rsidDel="0030255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00/100 mg QD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EECF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 8,</w:t>
            </w:r>
          </w:p>
          <w:p w14:paraId="54AC713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hai children</w:t>
            </w:r>
          </w:p>
          <w:p w14:paraId="767F75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ligible 6 to &lt;18 years (≥11years were enrolled)</w:t>
            </w:r>
          </w:p>
          <w:p w14:paraId="12D68C1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&gt;40kg</w:t>
            </w:r>
          </w:p>
          <w:p w14:paraId="4BC83F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ive patients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31E9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01E271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 (11.0-18.9)</w:t>
            </w: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3A5E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4386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5% VL &lt;50 copies/mL at week 48</w:t>
            </w: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92B1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8A02D5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1.2 (20.7-117.7)</w:t>
            </w:r>
          </w:p>
          <w:p w14:paraId="33F97E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8786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3B4155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0 (0.2-2.4)</w:t>
            </w: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804C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900BA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88 (2.36–10.5)</w:t>
            </w:r>
          </w:p>
        </w:tc>
      </w:tr>
      <w:tr w:rsidR="00167F41" w:rsidRPr="00952115" w14:paraId="3678777C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AC6B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Violari et al. 2015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WaW9sYXJpPC9BdXRob3I+PFllYXI+MjAxNTwvWWVhcj48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WaW9sYXJpPC9BdXRob3I+PFllYXI+MjAxNTwvWWVhcj48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42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259455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IEL trial</w:t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B21EE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RV oral suspension + ritonavir oral suspension</w:t>
            </w:r>
          </w:p>
          <w:p w14:paraId="3A582C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15 kg: 40/7 mg/kg QD</w:t>
            </w:r>
          </w:p>
          <w:p w14:paraId="63A882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&gt;15 kg: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ab/>
            </w:r>
            <w:r w:rsidR="007A592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0/100 mg QD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A364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10,</w:t>
            </w:r>
          </w:p>
          <w:p w14:paraId="614DDA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3 to &lt; 6 years</w:t>
            </w:r>
          </w:p>
          <w:p w14:paraId="02C6A8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experienced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3CBB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6EC6A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4 (3.0-6.0)</w:t>
            </w: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B502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91D71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.9 (12-20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8B1F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339BA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:</w:t>
            </w:r>
          </w:p>
          <w:p w14:paraId="7BE827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15 (40.6) </w:t>
            </w: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3574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BD4E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</w:tr>
      <w:tr w:rsidR="00167F41" w:rsidRPr="00952115" w14:paraId="56BE8C0D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8CAFB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Larson et al. 2016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MYXJzb248L0F1dGhvcj48WWVhcj4yMDE2PC9ZZWFyPjxS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MYXJzb248L0F1dGhvcj48WWVhcj4yMDE2PC9ZZWFyPjxS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47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  <w:p w14:paraId="1E3E71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83CA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RV/r (formulation not reported) </w:t>
            </w:r>
          </w:p>
          <w:p w14:paraId="46FF54D9" w14:textId="77777777" w:rsidR="00167F41" w:rsidRPr="00911528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911528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&gt;40 kg:  800/100 mg DRV/r QD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66F4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 16,</w:t>
            </w:r>
          </w:p>
          <w:p w14:paraId="24CA52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ligible 9 to &lt;24 years (≥ 13.7 years were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enrolled)</w:t>
            </w:r>
          </w:p>
          <w:p w14:paraId="00D99B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kg</w:t>
            </w:r>
          </w:p>
          <w:p w14:paraId="372DDA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experienced but without DRV RAM.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1228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54A569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.1 (13.7-23.2)</w:t>
            </w: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BC5C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1D3D7A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6.7 (40.0-92.3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80069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8975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40687E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7.9 (49.6-67.6)</w:t>
            </w: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DA139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02EDC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.0 (0.8-1.3) </w:t>
            </w: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BCC8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55723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5 (4.6–6.5)</w:t>
            </w:r>
          </w:p>
          <w:p w14:paraId="5AE9CF32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5C22E08E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0FB539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lastRenderedPageBreak/>
              <w:t>Bastiaans et al. 2018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Bastiaans&lt;/Author&gt;&lt;Year&gt;2018&lt;/Year&gt;&lt;RecNum&gt;1428&lt;/RecNum&gt;&lt;DisplayText&gt;&lt;style face="superscript"&gt;48&lt;/style&gt;&lt;/DisplayText&gt;&lt;record&gt;&lt;rec-number&gt;1428&lt;/rec-number&gt;&lt;foreign-keys&gt;&lt;key app="EN" db-id="55vwdx5eadtrfieswwxpp2ajsrp2f0w25twa" timestamp="1535288540"&gt;1428&lt;/key&gt;&lt;/foreign-keys&gt;&lt;ref-type name="Journal Article"&gt;17&lt;/ref-type&gt;&lt;contributors&gt;&lt;authors&gt;&lt;author&gt;Bastiaans, D. E. T.&lt;/author&gt;&lt;author&gt;Geelen, S. P. M.&lt;/author&gt;&lt;author&gt;Visser, E. G.&lt;/author&gt;&lt;author&gt;van der Flier, M.&lt;/author&gt;&lt;author&gt;Vermont, C. L.&lt;/author&gt;&lt;author&gt;Colbers, A. P. H.&lt;/author&gt;&lt;author&gt;Roukens, M.&lt;/author&gt;&lt;author&gt;Burger, D. M.&lt;/author&gt;&lt;author&gt;van Rossum, A. M. C.&lt;/author&gt;&lt;/authors&gt;&lt;/contributors&gt;&lt;titles&gt;&lt;title&gt;Pharmacokinetics, Short Term Safety and Efficacy of the Approved Once-Daily Darunavir/r Dosing Regimen in HIV-Infected Children&lt;/title&gt;&lt;secondary-title&gt;Pediatr Infect Dis J&lt;/secondary-title&gt;&lt;alt-title&gt;The Pediatric infectious disease journal&lt;/alt-title&gt;&lt;/titles&gt;&lt;periodical&gt;&lt;full-title&gt;Pediatric infectious Disease Journal&lt;/full-title&gt;&lt;abbr-1&gt;Pediatr Infect Dis J&lt;/abbr-1&gt;&lt;/periodical&gt;&lt;edition&gt;2018/02/24&lt;/edition&gt;&lt;dates&gt;&lt;year&gt;2018&lt;/year&gt;&lt;pub-dates&gt;&lt;date&gt;Feb 22&lt;/date&gt;&lt;/pub-dates&gt;&lt;/dates&gt;&lt;isbn&gt;0891-3668&lt;/isbn&gt;&lt;accession-num&gt;29474261&lt;/accession-num&gt;&lt;urls&gt;&lt;/urls&gt;&lt;electronic-resource-num&gt;10.1097/inf.0000000000001964&lt;/electronic-resource-num&gt;&lt;remote-database-provider&gt;NLM&lt;/remote-database-provider&gt;&lt;language&gt;eng&lt;/language&gt;&lt;/record&gt;&lt;/Cite&gt;&lt;/EndNote&gt;</w:instrTex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48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  <w:p w14:paraId="60A838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DAPHNE trial</w:t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7E1D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RV/r tablet </w:t>
            </w:r>
          </w:p>
          <w:p w14:paraId="713CF8A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-30 kg: 600/100 mg QD</w:t>
            </w:r>
          </w:p>
          <w:p w14:paraId="4B1D09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-40 kg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ab/>
              <w:t>675/100 mg QD</w:t>
            </w:r>
          </w:p>
          <w:p w14:paraId="3406ED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ab/>
              <w:t>800/100 mg QD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D258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12,</w:t>
            </w:r>
          </w:p>
          <w:p w14:paraId="089699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6 to &lt;12 years</w:t>
            </w:r>
          </w:p>
          <w:p w14:paraId="1480FA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&gt;15 kg</w:t>
            </w:r>
          </w:p>
          <w:p w14:paraId="33231F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experienced but without DRV RAM.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75DF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61CCE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9 (6.3-11.7)</w:t>
            </w: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35AB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07F83D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.6 (22.4-45.0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49E9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1% VL &lt;50 copies/mL at 11.6 months</w:t>
            </w: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91559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V%):</w:t>
            </w:r>
          </w:p>
          <w:p w14:paraId="798D18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3.1 (33%)</w:t>
            </w: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DFE2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V%):</w:t>
            </w:r>
          </w:p>
          <w:p w14:paraId="0BF27271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.5(44%) </w:t>
            </w: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1D0E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V%):</w:t>
            </w:r>
          </w:p>
          <w:p w14:paraId="48CF84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6 (34%)</w:t>
            </w:r>
          </w:p>
        </w:tc>
      </w:tr>
      <w:tr w:rsidR="00167F41" w:rsidRPr="00952115" w14:paraId="1017D4ED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0D8865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Adult refrence data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FDA&lt;/Author&gt;&lt;Year&gt;2018&lt;/Year&gt;&lt;RecNum&gt;1440&lt;/RecNum&gt;&lt;DisplayText&gt;&lt;style face="superscript"&gt;40,49&lt;/style&gt;&lt;/DisplayText&gt;&lt;record&gt;&lt;rec-number&gt;1440&lt;/rec-number&gt;&lt;foreign-keys&gt;&lt;key app="EN" db-id="55vwdx5eadtrfieswwxpp2ajsrp2f0w25twa" timestamp="1535375027"&gt;1440&lt;/key&gt;&lt;/foreign-keys&gt;&lt;ref-type name="Web Page"&gt;12&lt;/ref-type&gt;&lt;contributors&gt;&lt;authors&gt;&lt;author&gt;FDA&lt;/author&gt;&lt;/authors&gt;&lt;secondary-authors&gt;&lt;author&gt;FDA&lt;/author&gt;&lt;/secondary-authors&gt;&lt;/contributors&gt;&lt;titles&gt;&lt;title&gt;Prezista, FDA label information&lt;/title&gt;&lt;/titles&gt;&lt;pages&gt;Label&lt;/pages&gt;&lt;volume&gt;2018&lt;/volume&gt;&lt;number&gt;August27,&lt;/number&gt;&lt;dates&gt;&lt;year&gt;2018&lt;/year&gt;&lt;pub-dates&gt;&lt;date&gt;January 2018&lt;/date&gt;&lt;/pub-dates&gt;&lt;/dates&gt;&lt;pub-location&gt;FDA drug database&lt;/pub-location&gt;&lt;publisher&gt;FDA&lt;/publisher&gt;&lt;urls&gt;&lt;related-urls&gt;&lt;url&gt;&lt;style face="underline" font="default" size="100%"&gt;https://www.accessdata.fda.gov/drugsatfda_docs/label/2018/021976s047_202895S021lbl.pdf&lt;/style&gt;&lt;/url&gt;&lt;/related-urls&gt;&lt;/urls&gt;&lt;/record&gt;&lt;/Cite&gt;&lt;Cite&gt;&lt;Author&gt;Anita Mathias&lt;/Author&gt;&lt;Year&gt;2010&lt;/Year&gt;&lt;RecNum&gt;1504&lt;/RecNum&gt;&lt;record&gt;&lt;rec-number&gt;1504&lt;/rec-number&gt;&lt;foreign-keys&gt;&lt;key app="EN" db-id="55vwdx5eadtrfieswwxpp2ajsrp2f0w25twa" timestamp="1540207871"&gt;1504&lt;/key&gt;&lt;/foreign-keys&gt;&lt;ref-type name="Conference Paper"&gt;47&lt;/ref-type&gt;&lt;contributors&gt;&lt;authors&gt;&lt;author&gt;Anita Mathias, Hui C. Liu, David Warren, Vanitha Sekar, and Brian P. Kearney &lt;/author&gt;&lt;/authors&gt;&lt;/contributors&gt;&lt;titles&gt;&lt;title&gt;Relative Bioavailability and Pharmacokinetics of Darunavir when boosted with the Pharmacoenhancer GS-9350 versus Ritonavir&lt;/title&gt;&lt;secondary-title&gt;International Workshop on Clinical Pharmacology of HIV Therapy&lt;/secondary-title&gt;&lt;/titles&gt;&lt;dates&gt;&lt;year&gt;2010&lt;/year&gt;&lt;pub-dates&gt;&lt;date&gt;7-9th April 2010&lt;/date&gt;&lt;/pub-dates&gt;&lt;/dates&gt;&lt;pub-location&gt;Sorrento, Italy&lt;/pub-location&gt;&lt;urls&gt;&lt;related-urls&gt;&lt;url&gt;&lt;style face="underline" font="default" size="100%"&gt;http://www.natap.org/2010/PK/PK_19.htm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40,49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3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36583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00/100 mg QD</w:t>
            </w:r>
          </w:p>
        </w:tc>
        <w:tc>
          <w:tcPr>
            <w:tcW w:w="184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2E41C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41E0D9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FFC110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42521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6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780A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4B2E40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7.854</w:t>
            </w:r>
          </w:p>
          <w:p w14:paraId="48675CE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45.000-219.240)</w:t>
            </w:r>
          </w:p>
        </w:tc>
        <w:tc>
          <w:tcPr>
            <w:tcW w:w="129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645A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4FFCD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041</w:t>
            </w:r>
          </w:p>
          <w:p w14:paraId="447C48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0.368-7.242)</w:t>
            </w:r>
          </w:p>
        </w:tc>
        <w:tc>
          <w:tcPr>
            <w:tcW w:w="146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F060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16BDF2C9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460 (20.3)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Anita Mathias&lt;/Author&gt;&lt;Year&gt;2010&lt;/Year&gt;&lt;RecNum&gt;1504&lt;/RecNum&gt;&lt;DisplayText&gt;&lt;style face="superscript"&gt;49&lt;/style&gt;&lt;/DisplayText&gt;&lt;record&gt;&lt;rec-number&gt;1504&lt;/rec-number&gt;&lt;foreign-keys&gt;&lt;key app="EN" db-id="55vwdx5eadtrfieswwxpp2ajsrp2f0w25twa" timestamp="1540207871"&gt;1504&lt;/key&gt;&lt;/foreign-keys&gt;&lt;ref-type name="Conference Paper"&gt;47&lt;/ref-type&gt;&lt;contributors&gt;&lt;authors&gt;&lt;author&gt;Anita Mathias, Hui C. Liu, David Warren, Vanitha Sekar, and Brian P. Kearney &lt;/author&gt;&lt;/authors&gt;&lt;/contributors&gt;&lt;titles&gt;&lt;title&gt;Relative Bioavailability and Pharmacokinetics of Darunavir when boosted with the Pharmacoenhancer GS-9350 versus Ritonavir&lt;/title&gt;&lt;secondary-title&gt;International Workshop on Clinical Pharmacology of HIV Therapy&lt;/secondary-title&gt;&lt;/titles&gt;&lt;dates&gt;&lt;year&gt;2010&lt;/year&gt;&lt;pub-dates&gt;&lt;date&gt;7-9th April 2010&lt;/date&gt;&lt;/pub-dates&gt;&lt;/dates&gt;&lt;pub-location&gt;Sorrento, Italy&lt;/pub-location&gt;&lt;urls&gt;&lt;related-urls&gt;&lt;url&gt;&lt;style face="underline" font="default" size="100%"&gt;http://www.natap.org/2010/PK/PK_19.htm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49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67F41" w:rsidRPr="00952115" w14:paraId="0A0D27F3" w14:textId="77777777" w:rsidTr="00167F41">
        <w:trPr>
          <w:trHeight w:val="223"/>
        </w:trPr>
        <w:tc>
          <w:tcPr>
            <w:tcW w:w="14225" w:type="dxa"/>
            <w:gridSpan w:val="2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</w:tcPr>
          <w:p w14:paraId="7D503BA5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Lopinavir (LPV)</w:t>
            </w:r>
          </w:p>
        </w:tc>
      </w:tr>
      <w:tr w:rsidR="00167F41" w:rsidRPr="00952115" w14:paraId="5C0A7101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5C244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Reference</w:t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78C16D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Intended dose and formulation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2F9457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opulation</w:t>
            </w: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68FFA34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ge (years, unless stated differently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227C0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BSA (m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A23C7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Weight (kg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099D3A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uppression rates</w:t>
            </w:r>
          </w:p>
          <w:p w14:paraId="6FC804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6756C4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UC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06CA46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trough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mg/l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190125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 xml:space="preserve">max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</w:tc>
      </w:tr>
      <w:tr w:rsidR="00167F41" w:rsidRPr="00952115" w14:paraId="3821AC8A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79E2A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LPV twice-daily </w:t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9E282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1AA85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5C87E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79AFF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050FFE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E74F9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895C9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0-12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h*mg/L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55A27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EA5C2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4EA2CBAD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E50039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lastRenderedPageBreak/>
              <w:t>Sáez-Llorens 2003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TYWV6LUxsb3JlbnM8L0F1dGhvcj48WWVhcj4yMDAzPC9Z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TYWV6LUxsb3JlbnM8L0F1dGhvcj48WWVhcj4yMDAzPC9Z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50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467F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PV Oral solution</w:t>
            </w:r>
          </w:p>
          <w:p w14:paraId="5599D1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0/57.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LPV/r BD</w:t>
            </w:r>
          </w:p>
          <w:p w14:paraId="09142D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0/75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LPV/r BD</w:t>
            </w:r>
          </w:p>
          <w:p w14:paraId="661BAB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E906D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o administrated with and without NVP 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BA33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44</w:t>
            </w:r>
          </w:p>
          <w:p w14:paraId="236391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ïve children</w:t>
            </w:r>
          </w:p>
          <w:p w14:paraId="3DD87A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months to &lt;12 years</w:t>
            </w:r>
          </w:p>
          <w:p w14:paraId="34D22D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E27E4A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 66, ART experienced (co administrated NVP)</w:t>
            </w:r>
          </w:p>
          <w:p w14:paraId="5B7BEF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C9EEB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B488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Mean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Range):</w:t>
            </w:r>
          </w:p>
          <w:p w14:paraId="23EAB5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ïve (no NVP)</w:t>
            </w:r>
          </w:p>
          <w:p w14:paraId="7E41B2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8 months (6-10.2)</w:t>
            </w:r>
          </w:p>
          <w:p w14:paraId="396EE7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EB288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experienced (with NVP)</w:t>
            </w:r>
          </w:p>
          <w:p w14:paraId="522714B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7 months (8 -12.6)</w:t>
            </w:r>
          </w:p>
          <w:p w14:paraId="405330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8A1DD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A79E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68C2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9% had VL &lt;400</w:t>
            </w:r>
          </w:p>
          <w:p w14:paraId="11ED3E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pies/mL at Week 48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7B7A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</w:t>
            </w:r>
          </w:p>
          <w:p w14:paraId="7D2481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0/57.5 No NVP:</w:t>
            </w:r>
          </w:p>
          <w:p w14:paraId="7C9319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2.6 (31.1)</w:t>
            </w:r>
          </w:p>
          <w:p w14:paraId="323750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F12F0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0/57.5 With NVP:</w:t>
            </w:r>
          </w:p>
          <w:p w14:paraId="6491F9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1.6 (27.8)</w:t>
            </w:r>
          </w:p>
          <w:p w14:paraId="4F30A2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7DE78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0/75 No NVP:</w:t>
            </w:r>
          </w:p>
          <w:p w14:paraId="4CC3BD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.4 (57.1)</w:t>
            </w:r>
          </w:p>
          <w:p w14:paraId="0C3756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1ED77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0/75 With NVP:</w:t>
            </w:r>
          </w:p>
          <w:p w14:paraId="4E030C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5.8 (36.9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01ED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</w:t>
            </w:r>
          </w:p>
          <w:p w14:paraId="72FD36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0/57.5 No NVP:</w:t>
            </w:r>
          </w:p>
          <w:p w14:paraId="771DBB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35(2.14)</w:t>
            </w:r>
          </w:p>
          <w:p w14:paraId="4AA772B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4E950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0/57.5 With NVP:</w:t>
            </w:r>
          </w:p>
          <w:p w14:paraId="55B737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80 (1.68)</w:t>
            </w:r>
          </w:p>
          <w:p w14:paraId="70D839E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2334DE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0/75 No NVP:</w:t>
            </w:r>
          </w:p>
          <w:p w14:paraId="75408D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53 (4.57)</w:t>
            </w:r>
          </w:p>
          <w:p w14:paraId="4876E30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3EF7D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0/75 With NVP:</w:t>
            </w:r>
          </w:p>
          <w:p w14:paraId="65B9CC2E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56 (3.45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DAEF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</w:t>
            </w:r>
          </w:p>
          <w:p w14:paraId="2112C1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0/57.5 No NVP:</w:t>
            </w:r>
          </w:p>
          <w:p w14:paraId="679494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8.16 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2.94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  <w:p w14:paraId="4A167F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C35F9E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0/57.5 With NVP:</w:t>
            </w:r>
          </w:p>
          <w:p w14:paraId="1DC171E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71 (3.32)</w:t>
            </w:r>
          </w:p>
          <w:p w14:paraId="213B9A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69CB2E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0/75 No NVP:</w:t>
            </w:r>
          </w:p>
          <w:p w14:paraId="448823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45 (5.77)</w:t>
            </w:r>
          </w:p>
          <w:p w14:paraId="35CE9D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28809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0/75 With NVP:</w:t>
            </w:r>
          </w:p>
          <w:p w14:paraId="47DB99A9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.04 (3.26)</w:t>
            </w:r>
          </w:p>
        </w:tc>
      </w:tr>
      <w:tr w:rsidR="00167F41" w:rsidRPr="00952115" w14:paraId="3C8571BF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6C792C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Rosso et al. 2006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Sb3NzbzwvQXV0aG9yPjxZZWFyPjIwMDY8L1llYXI+PFJl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Sb3NzbzwvQXV0aG9yPjxZZWFyPjIwMDY8L1llYXI+PFJl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51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7178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solution</w:t>
            </w:r>
          </w:p>
          <w:p w14:paraId="0E1D605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0/57.5 mg/m2 BD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0506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21</w:t>
            </w:r>
          </w:p>
          <w:p w14:paraId="13CAC4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ïve</w:t>
            </w: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EB53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32F1BC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43 (3.50–13.46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DEA6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  <w:p w14:paraId="3EAD6FE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A9B8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00D1F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.9 (8.3–39.0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9169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0% VL &lt;400 copies/mL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t 24 weeks</w:t>
            </w:r>
          </w:p>
          <w:p w14:paraId="5F94DA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904C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E4F3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48568F8A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90 (5.45-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9.77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CD6E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</w:t>
            </w:r>
          </w:p>
          <w:p w14:paraId="531089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.60 (10.83–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5.98)</w:t>
            </w:r>
          </w:p>
        </w:tc>
      </w:tr>
      <w:tr w:rsidR="00167F41" w:rsidRPr="00952115" w14:paraId="7ACE1807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698866" w14:textId="77777777" w:rsidR="00167F41" w:rsidRPr="00AB28CB" w:rsidRDefault="009003F5" w:rsidP="007F5EFB">
            <w:pPr>
              <w:numPr>
                <w:ilvl w:val="1"/>
                <w:numId w:val="0"/>
              </w:num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lastRenderedPageBreak/>
              <w:t>Verweel et al. 2007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WZXJ3ZWVsPC9BdXRob3I+PFllYXI+MjAwNzwvWWVhcj48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WZXJ3ZWVsPC9BdXRob3I+PFllYXI+MjAwNzwvWWVhcj48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52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A28CF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ft gel capsule and  oral solution</w:t>
            </w:r>
          </w:p>
          <w:p w14:paraId="6C07C1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0/57.5 mg/m2 BD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8D40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 23</w:t>
            </w:r>
          </w:p>
          <w:p w14:paraId="45FA5F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ïve, with PI mutations, and PI experienced (with no previous virological failure)</w:t>
            </w: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3118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438B1E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6 (0.4-13.2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1078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1DBCD7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5 (0.30–1.31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672B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8EA4D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.1 (5.4–43.9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A2D3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aïve:</w:t>
            </w:r>
          </w:p>
          <w:p w14:paraId="6490907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7% VL &lt;50 copies/mL at 48 weeks</w:t>
            </w:r>
          </w:p>
          <w:p w14:paraId="1902926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2B822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I resistance at baseline:</w:t>
            </w:r>
          </w:p>
          <w:p w14:paraId="3D1956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6% VL &lt;50 copies/mL</w:t>
            </w:r>
          </w:p>
          <w:p w14:paraId="101A00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 48 weeks</w:t>
            </w:r>
          </w:p>
          <w:p w14:paraId="50A2ED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5785A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i experienced without prior </w:t>
            </w:r>
          </w:p>
          <w:p w14:paraId="452E31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virological failure:</w:t>
            </w:r>
          </w:p>
          <w:p w14:paraId="181C35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% VL &lt;50 copies/mL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38C7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SD):</w:t>
            </w:r>
          </w:p>
          <w:p w14:paraId="565967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5.3 (33.7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D5DC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2D71D0E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68 (2.48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6871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7BD378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33 (3.27)</w:t>
            </w:r>
          </w:p>
        </w:tc>
      </w:tr>
      <w:tr w:rsidR="00167F41" w:rsidRPr="00952115" w14:paraId="7B7FCD15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7CC74B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hadwick et al. 2008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aGFkd2ljazwvQXV0aG9yPjxZZWFyPjIwMDg8L1llYXI+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aGFkd2ljazwvQXV0aG9yPjxZZWFyPjIwMDg8L1llYXI+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53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F660B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PV Oral solution</w:t>
            </w:r>
          </w:p>
          <w:p w14:paraId="06E9F9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0/7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LPV/r BD</w:t>
            </w:r>
          </w:p>
          <w:p w14:paraId="59285C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62BD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18</w:t>
            </w:r>
          </w:p>
          <w:p w14:paraId="731B54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ïve c</w:t>
            </w:r>
          </w:p>
          <w:p w14:paraId="7A7745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6 weeks to &lt;6 months</w:t>
            </w:r>
          </w:p>
          <w:p w14:paraId="4CABDB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1EB594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:</w:t>
            </w:r>
          </w:p>
          <w:p w14:paraId="4D28D8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4 months (1.4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F7B95C" w14:textId="77777777" w:rsidR="00167F41" w:rsidRPr="00952115" w:rsidRDefault="00952115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D):</w:t>
            </w:r>
          </w:p>
          <w:p w14:paraId="648EDC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1(0.05)</w:t>
            </w:r>
          </w:p>
          <w:p w14:paraId="57B4EC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2DD38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BB48E0" w14:textId="77777777" w:rsidR="00167F41" w:rsidRPr="00952115" w:rsidRDefault="00952115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D):</w:t>
            </w:r>
          </w:p>
          <w:p w14:paraId="2AE7752B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5(1.5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86CA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3% had VL&lt;400</w:t>
            </w:r>
          </w:p>
          <w:p w14:paraId="2A13DF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pies/mL at week 24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81725D" w14:textId="77777777" w:rsidR="00167F41" w:rsidRPr="00952115" w:rsidRDefault="00952115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D):</w:t>
            </w:r>
          </w:p>
          <w:p w14:paraId="1C0D44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7.52(37.94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0ED571" w14:textId="77777777" w:rsidR="00167F41" w:rsidRPr="00952115" w:rsidRDefault="00952115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D):</w:t>
            </w:r>
          </w:p>
          <w:p w14:paraId="081F1AAF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37(2.7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4F5BC1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</w:tr>
      <w:tr w:rsidR="00167F41" w:rsidRPr="00952115" w14:paraId="7D7C8B93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EB93E4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La Porte 2009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sYSBQb3J0ZTwvQXV0aG9yPjxZZWFyPjIwMDk8L1llYXI+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sYSBQb3J0ZTwvQXV0aG9yPjxZZWFyPjIwMDk8L1llYXI+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54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9576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ft gel capsule and  oral solution 230/57.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D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DCFF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 6</w:t>
            </w:r>
          </w:p>
          <w:p w14:paraId="113049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irologically suppressed on LPV BD</w:t>
            </w:r>
          </w:p>
          <w:p w14:paraId="049093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836B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01BD1EC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8 (5.8-15.5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5254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473BE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98 (0.73–1.54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7266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E606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A288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76441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1.8 (46.6–271.8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227443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30D304E2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7 (1.7–9.7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6F2413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04C7BBCE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8 (3.4-15.2)</w:t>
            </w:r>
          </w:p>
        </w:tc>
      </w:tr>
      <w:tr w:rsidR="00167F41" w:rsidRPr="00952115" w14:paraId="32EF5E80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037A05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 xml:space="preserve">Puthanakit 2009 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QdXRoYW5ha2l0PC9BdXRob3I+PFllYXI+MjAwOTwvWWVh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QdXRoYW5ha2l0PC9BdXRob3I+PFllYXI+MjAwOTwvWWVh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55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6CCF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solution</w:t>
            </w:r>
          </w:p>
          <w:p w14:paraId="276C0D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Low dose mg LPV/</w:t>
            </w:r>
            <w:r w:rsidR="00952115"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r: *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</w:t>
            </w:r>
          </w:p>
          <w:p w14:paraId="775ABC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 to 16.9 kg: 120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n= (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)</w:t>
            </w:r>
          </w:p>
          <w:p w14:paraId="6EFC8A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 to 19.9 kg: 144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6 n= (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)</w:t>
            </w:r>
          </w:p>
          <w:p w14:paraId="6958559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0 to 24.9 kg: 160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 n= (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)</w:t>
            </w:r>
          </w:p>
          <w:p w14:paraId="7CD846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- 29.9 kg: 200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 n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1)</w:t>
            </w:r>
          </w:p>
          <w:p w14:paraId="101232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34.9 kg: 240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0 n= (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)</w:t>
            </w:r>
          </w:p>
          <w:p w14:paraId="25177C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 kg: 280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0 n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2)</w:t>
            </w:r>
          </w:p>
          <w:p w14:paraId="111CDC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B39B0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Standard </w:t>
            </w:r>
            <w:r w:rsidR="00952115"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dose: *</w:t>
            </w:r>
          </w:p>
          <w:p w14:paraId="0F21F7C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 to 16.9 kg: 160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 n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2)</w:t>
            </w:r>
          </w:p>
          <w:p w14:paraId="252B1F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 to 19.9 kg: 200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 n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0)</w:t>
            </w:r>
          </w:p>
          <w:p w14:paraId="026450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24.9 kg: 240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0 n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5)</w:t>
            </w:r>
          </w:p>
          <w:p w14:paraId="5D7731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29.9 kg: 280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0 n= (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)</w:t>
            </w:r>
          </w:p>
          <w:p w14:paraId="40A34D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34.9 kg: 320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0 n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0)</w:t>
            </w:r>
          </w:p>
          <w:p w14:paraId="53DE01B3" w14:textId="77777777" w:rsidR="00952115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 kg: 400/</w:t>
            </w:r>
            <w:r w:rsidR="0095211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0  </w:t>
            </w:r>
          </w:p>
          <w:p w14:paraId="06F4053A" w14:textId="77777777" w:rsidR="00167F41" w:rsidRPr="00952115" w:rsidRDefault="00952115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3)</w:t>
            </w:r>
          </w:p>
          <w:p w14:paraId="5A7923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4D8C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22</w:t>
            </w:r>
          </w:p>
          <w:p w14:paraId="5E2570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2 to &lt;18 years</w:t>
            </w:r>
          </w:p>
          <w:p w14:paraId="5D5486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EADAB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dose: n=11</w:t>
            </w:r>
          </w:p>
          <w:p w14:paraId="3788A9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Standard dose: n=11</w:t>
            </w:r>
          </w:p>
          <w:p w14:paraId="10CD3D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RT naïve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Thai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children</w:t>
            </w:r>
          </w:p>
          <w:p w14:paraId="2CC850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BDF6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61A302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45B002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5 (7.0–12.3)</w:t>
            </w:r>
          </w:p>
          <w:p w14:paraId="0C61101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2B2E7A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Standard dose:</w:t>
            </w:r>
          </w:p>
          <w:p w14:paraId="246E76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6 (8.4-14.7)</w:t>
            </w:r>
          </w:p>
          <w:p w14:paraId="3CC4A4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EF251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dose:</w:t>
            </w:r>
          </w:p>
          <w:p w14:paraId="112B2C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6 (6.7-11.8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498E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60E56B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5C4AAE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9 (0.8–1.1)</w:t>
            </w:r>
          </w:p>
          <w:p w14:paraId="381CAB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EFA4F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Standard dose:</w:t>
            </w:r>
          </w:p>
          <w:p w14:paraId="23BEF7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9 (0.8–1.2)</w:t>
            </w:r>
          </w:p>
          <w:p w14:paraId="702725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8C757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dose:</w:t>
            </w:r>
          </w:p>
          <w:p w14:paraId="02652F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8 (0.7–1.1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D37E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12A5E7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tandard dose:</w:t>
            </w:r>
          </w:p>
          <w:p w14:paraId="01C049A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 (20-37)</w:t>
            </w:r>
          </w:p>
          <w:p w14:paraId="48D5F5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3431E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Low dose:</w:t>
            </w:r>
          </w:p>
          <w:p w14:paraId="50FE95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 (17-31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CC211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Low dose efficacy:</w:t>
            </w:r>
          </w:p>
          <w:p w14:paraId="1F1F1D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0% VL &lt;50 copies/mL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t 48 weeks</w:t>
            </w:r>
          </w:p>
          <w:p w14:paraId="07ABE7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8CDB1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tandard dose efficacy:</w:t>
            </w:r>
          </w:p>
          <w:p w14:paraId="362FB7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5% VL &lt;50 copies/mL at 48 weeks</w:t>
            </w:r>
          </w:p>
          <w:p w14:paraId="5F8C56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5CD8B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7582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[%CV]:</w:t>
            </w:r>
          </w:p>
          <w:p w14:paraId="0C2CDF0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dose:</w:t>
            </w:r>
          </w:p>
          <w:p w14:paraId="307589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83.1 (56.0–112.9) [35%]</w:t>
            </w:r>
          </w:p>
          <w:p w14:paraId="281A92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tandard dose</w:t>
            </w:r>
          </w:p>
          <w:p w14:paraId="1E7503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7.6 (74.0–128.5) [32%]</w:t>
            </w:r>
          </w:p>
          <w:p w14:paraId="0A1C4A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6EE46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[%CV]:</w:t>
            </w:r>
          </w:p>
          <w:p w14:paraId="0B3D31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dose:</w:t>
            </w:r>
          </w:p>
          <w:p w14:paraId="4597BC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3.4 (2.7–5.4) [46%]</w:t>
            </w:r>
          </w:p>
          <w:p w14:paraId="691E703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tandard dose</w:t>
            </w:r>
          </w:p>
          <w:p w14:paraId="4FC4D7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9 (2.7–8.0) [54%]</w:t>
            </w:r>
          </w:p>
          <w:p w14:paraId="4D97FF82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31F9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[%CV]:</w:t>
            </w:r>
          </w:p>
          <w:p w14:paraId="274B72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w dose:</w:t>
            </w:r>
          </w:p>
          <w:p w14:paraId="147DCC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0.1 (7.1–13.7) [33%]</w:t>
            </w:r>
          </w:p>
          <w:p w14:paraId="391EE0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tandard dose</w:t>
            </w:r>
          </w:p>
          <w:p w14:paraId="70A2DC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.9 (10.6–14.4) [25%]</w:t>
            </w:r>
          </w:p>
        </w:tc>
      </w:tr>
      <w:tr w:rsidR="00167F41" w:rsidRPr="00952115" w14:paraId="522819A8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0915C4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>Chadwick et al. 2009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aGFkd2ljazwvQXV0aG9yPjxZZWFyPjIwMDk8L1llYXI+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aGFkd2ljazwvQXV0aG9yPjxZZWFyPjIwMDk8L1llYXI+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56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94BB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PV Oral solution</w:t>
            </w:r>
          </w:p>
          <w:p w14:paraId="63F17E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0/7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LPV/r BD</w:t>
            </w:r>
          </w:p>
          <w:p w14:paraId="427D58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C433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9</w:t>
            </w:r>
          </w:p>
          <w:p w14:paraId="4B0006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ïve children</w:t>
            </w:r>
          </w:p>
          <w:p w14:paraId="5AFC0C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14 days to &lt;6 weeks</w:t>
            </w:r>
          </w:p>
          <w:p w14:paraId="126844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Weighing &gt;2.5kg</w:t>
            </w: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22E37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SD):</w:t>
            </w:r>
          </w:p>
          <w:p w14:paraId="667CA1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7 weeks (0.8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41D7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:</w:t>
            </w:r>
          </w:p>
          <w:p w14:paraId="36F55A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7(0.04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AB9272" w14:textId="77777777" w:rsidR="00167F41" w:rsidRPr="00952115" w:rsidRDefault="00952115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</w:t>
            </w:r>
            <w:r w:rsidR="00167F41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D):</w:t>
            </w:r>
          </w:p>
          <w:p w14:paraId="3A1E08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7(0.88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2C0AB3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1% had VL &lt;400 copies/mL at week 48 for cohort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Fkd2ljazwvQXV0aG9yPjxZZWFyPjIwMTE8L1llYXI+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Fkd2ljazwvQXV0aG9yPjxZZWFyPjIwMTE8L1llYXI+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57</w:t>
            </w:r>
            <w:r w:rsidR="009003F5"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A34D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:</w:t>
            </w:r>
          </w:p>
          <w:p w14:paraId="4CF00E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6.6(14.8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55FE9A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:</w:t>
            </w:r>
          </w:p>
          <w:p w14:paraId="6E15234C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22 (1.34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F81425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:</w:t>
            </w:r>
          </w:p>
          <w:p w14:paraId="37299AE5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76 (1.84)</w:t>
            </w:r>
          </w:p>
        </w:tc>
      </w:tr>
      <w:tr w:rsidR="00167F41" w:rsidRPr="00952115" w14:paraId="74703110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6D3365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Chadwick et al. 2011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Fkd2ljazwvQXV0aG9yPjxZZWFyPjIwMTE8L1llYXI+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Fkd2ljazwvQXV0aG9yPjxZZWFyPjIwMTE8L1llYXI+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57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59A3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PV Oral solution</w:t>
            </w:r>
          </w:p>
          <w:p w14:paraId="00D1F3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0/7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LPV/r BD</w:t>
            </w:r>
          </w:p>
          <w:p w14:paraId="117C5E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46F2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20</w:t>
            </w:r>
          </w:p>
          <w:p w14:paraId="1BD6A29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&lt;6 months old</w:t>
            </w:r>
          </w:p>
          <w:p w14:paraId="1427DD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ïve children</w:t>
            </w: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714F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0E0B9C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4 months (12.0-15.5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7671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0DD1C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3(0.33-0.50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8A0E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58D8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1% had VL &lt;400 copies/mL at week 48</w:t>
            </w:r>
          </w:p>
          <w:p w14:paraId="1F6BCE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CB11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5A6FD40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9.1 (82.4-124.5)</w:t>
            </w:r>
          </w:p>
          <w:p w14:paraId="0F25230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for children starting ART at age 14 days to &lt;6 weeks)</w:t>
            </w:r>
          </w:p>
          <w:p w14:paraId="1EBC7B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FD73E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.0 (95.0-148.8)</w:t>
            </w:r>
          </w:p>
          <w:p w14:paraId="3F8FB3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for children starting ART at age 6 weeks to &lt;6 months)</w:t>
            </w:r>
          </w:p>
          <w:p w14:paraId="06F76D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3C73B1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2F30CE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</w:tr>
      <w:tr w:rsidR="00167F41" w:rsidRPr="00952115" w14:paraId="2026F5BC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17381D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hokephaibulki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 xml:space="preserve">t et al. 2012 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Ey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Ey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58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D069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Adult tablets </w:t>
            </w:r>
          </w:p>
          <w:p w14:paraId="3E688F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30/57.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D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5412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6</w:t>
            </w:r>
          </w:p>
          <w:p w14:paraId="505116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Virologically suppressed</w:t>
            </w: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CFBC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2987910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3.1 (9.3–17.7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D447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CDF1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edian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range):</w:t>
            </w:r>
          </w:p>
          <w:p w14:paraId="49A7D3C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40.8 (26.8–50.3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7374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Children where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virologically suppressed (baseline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4711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Median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range):</w:t>
            </w:r>
          </w:p>
          <w:p w14:paraId="7F7299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2 (125–201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7850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Median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range):</w:t>
            </w:r>
          </w:p>
          <w:p w14:paraId="24BA8ECD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2 (2.0–6.5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0525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Median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range):</w:t>
            </w:r>
          </w:p>
          <w:p w14:paraId="747DFB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8 (7.4–9.8)</w:t>
            </w:r>
          </w:p>
        </w:tc>
      </w:tr>
      <w:tr w:rsidR="00167F41" w:rsidRPr="00952115" w14:paraId="27509E84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ADEDAA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lastRenderedPageBreak/>
              <w:t>Bastiaans et al 2014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CYXN0aWFhbnM8L0F1dGhvcj48WWVhcj4yMDE0PC9ZZWFy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CYXN0aWFhbnM8L0F1dGhvcj48WWVhcj4yMDE0PC9ZZWFy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59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8347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diatric tablets (100/25mg)</w:t>
            </w:r>
          </w:p>
          <w:p w14:paraId="3F555B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kg: 200/50 mg</w:t>
            </w:r>
          </w:p>
          <w:p w14:paraId="48A532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4892D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kg: 300/75 mg</w:t>
            </w:r>
          </w:p>
          <w:p w14:paraId="1DAF68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D3DF6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gt;35kg: 400/100 mg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18E6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53</w:t>
            </w:r>
          </w:p>
          <w:p w14:paraId="3F4C96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experienced</w:t>
            </w:r>
          </w:p>
          <w:p w14:paraId="782A07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xed ethnicities</w:t>
            </w:r>
          </w:p>
          <w:p w14:paraId="7F631AF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0EAE9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064C41C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6852D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le group:</w:t>
            </w:r>
          </w:p>
          <w:p w14:paraId="2E38847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.0 (8.8–14.7)</w:t>
            </w:r>
          </w:p>
          <w:p w14:paraId="493E12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D6B13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3FE774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4 (6.8–8.8)</w:t>
            </w:r>
          </w:p>
          <w:p w14:paraId="2D6405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127A3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18BA63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.9 (10.1–13.9)</w:t>
            </w:r>
          </w:p>
          <w:p w14:paraId="4182CC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1EAB7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348945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.0 (13.7–15.7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317E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ot reported </w:t>
            </w:r>
          </w:p>
          <w:p w14:paraId="32D8DD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BB14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IQR):</w:t>
            </w:r>
          </w:p>
          <w:p w14:paraId="5808704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56C814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1.0 (23.6–40.0)</w:t>
            </w:r>
          </w:p>
          <w:p w14:paraId="54C2BD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DDD95E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48CD1B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.5 (19.3–23.5)</w:t>
            </w:r>
          </w:p>
          <w:p w14:paraId="7FA23A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DAF18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114C29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.2 (29.1–32.1)</w:t>
            </w:r>
          </w:p>
          <w:p w14:paraId="31D126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FBE0F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795EF0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1 (38.3–49.5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47749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5048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M (95% CI):</w:t>
            </w:r>
          </w:p>
          <w:p w14:paraId="4D06B88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5E289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2ED25C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6.9 (97.8–116.9)</w:t>
            </w:r>
          </w:p>
          <w:p w14:paraId="573B5F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BBE15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6638F6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4.1 (84.9–127.5)</w:t>
            </w:r>
          </w:p>
          <w:p w14:paraId="325A06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2AA0E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10EA28C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6.9 (100.6–135.8)</w:t>
            </w:r>
          </w:p>
          <w:p w14:paraId="022AE6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2E553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&gt;35:</w:t>
            </w:r>
          </w:p>
          <w:p w14:paraId="72C0B6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1.9 (89.1–116.6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2296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M (95% CI):</w:t>
            </w:r>
          </w:p>
          <w:p w14:paraId="57E1D0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CF655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6134B8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9 (4.14–5.80)</w:t>
            </w:r>
          </w:p>
          <w:p w14:paraId="3E8F70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FC9F2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215960FB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2 (3.07–5.78)</w:t>
            </w:r>
          </w:p>
          <w:p w14:paraId="7CEA43FD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23F33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0DAF3E5C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1 (3.53–7.36)</w:t>
            </w:r>
          </w:p>
          <w:p w14:paraId="16F80B38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4D314DF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&gt;35:</w:t>
            </w:r>
          </w:p>
          <w:p w14:paraId="70D48B52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4 (4.16–6.97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F1C0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M (95% CI):</w:t>
            </w:r>
          </w:p>
          <w:p w14:paraId="697698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5C56E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0229EB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0 (11.1–12.9)</w:t>
            </w:r>
          </w:p>
          <w:p w14:paraId="1D45AEF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55522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7E0651A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2 (10.4–14.5)</w:t>
            </w:r>
          </w:p>
          <w:p w14:paraId="53779D4E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EDA9C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13A5E781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.0 (11.4–14.8)</w:t>
            </w:r>
          </w:p>
          <w:p w14:paraId="5EAEF715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949DBCF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&gt;35:</w:t>
            </w:r>
          </w:p>
          <w:p w14:paraId="218285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.0 (10.0–12.2)</w:t>
            </w:r>
          </w:p>
        </w:tc>
      </w:tr>
      <w:tr w:rsidR="00167F41" w:rsidRPr="00952115" w14:paraId="116EE469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DDEA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 xml:space="preserve">Lyall et al. 2015 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Year&gt;2015&lt;/Year&gt;&lt;RecNum&gt;1391&lt;/RecNum&gt;&lt;DisplayText&gt;&lt;style face="superscript"&gt;60&lt;/style&gt;&lt;/DisplayText&gt;&lt;record&gt;&lt;rec-number&gt;1391&lt;/rec-number&gt;&lt;foreign-keys&gt;&lt;key app="EN" db-id="55vwdx5eadtrfieswwxpp2ajsrp2f0w25twa" timestamp="1534240917"&gt;1391&lt;/key&gt;&lt;/foreign-keys&gt;&lt;ref-type name="Journal Article"&gt;17&lt;/ref-type&gt;&lt;contributors&gt;&lt;authors&gt;&lt;author&gt;H. Lyall,&lt;/author&gt;&lt;author&gt;R. Goodall,&lt;/author&gt;&lt;author&gt;Clinical Trials Unit University College London, London, UK.&lt;/author&gt;&lt;/authors&gt;&lt;/contributors&gt;&lt;titles&gt;&lt;title&gt;Once vs. twice-daily lopinavir/ritonavir in HIV-1-infected children&lt;/title&gt;&lt;secondary-title&gt;Aids&lt;/secondary-title&gt;&lt;alt-title&gt;AIDS (London, England)&lt;/alt-title&gt;&lt;/titles&gt;&lt;periodical&gt;&lt;full-title&gt;Aids (London, England)&lt;/full-title&gt;&lt;abbr-1&gt;AIDS&lt;/abbr-1&gt;&lt;/periodical&gt;&lt;alt-periodical&gt;&lt;full-title&gt;Aids (London, England)&lt;/full-title&gt;&lt;abbr-1&gt;AIDS&lt;/abbr-1&gt;&lt;/alt-periodical&gt;&lt;pages&gt;2447-57&lt;/pages&gt;&lt;volume&gt;29&lt;/volume&gt;&lt;number&gt;18&lt;/number&gt;&lt;dates&gt;&lt;year&gt;2015&lt;/year&gt;&lt;pub-dates&gt;&lt;date&gt;Nov 28&lt;/date&gt;&lt;/pub-dates&gt;&lt;/dates&gt;&lt;isbn&gt;0269-9370 (Print)&lt;/isbn&gt;&lt;accession-num&gt;26558544&lt;/accession-num&gt;&lt;urls&gt;&lt;/urls&gt;&lt;custom2&gt;PMC4645961&lt;/custom2&gt;&lt;electronic-resource-num&gt;10.1097/qad.0000000000000862&lt;/electronic-resource-num&gt;&lt;language&gt;eng&lt;/language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60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  <w:p w14:paraId="0E689B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PENTA 18)</w:t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2C53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diatric tablets (100/25mg)</w:t>
            </w:r>
          </w:p>
          <w:p w14:paraId="65929A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 kg: 200/50 mg</w:t>
            </w:r>
          </w:p>
          <w:p w14:paraId="442D5A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B067E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 kg: 300/75 mg</w:t>
            </w:r>
          </w:p>
          <w:p w14:paraId="631FBDC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3BF4B9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gt;35 kg: 400/100 mg</w:t>
            </w:r>
          </w:p>
          <w:p w14:paraId="6CC395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4592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26</w:t>
            </w:r>
          </w:p>
          <w:p w14:paraId="560126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ppressed for at least 24 weeks on LPV/r containing therapy</w:t>
            </w:r>
          </w:p>
          <w:p w14:paraId="0537D9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xed ethnicity</w:t>
            </w:r>
          </w:p>
          <w:p w14:paraId="4AA3EA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 N=7</w:t>
            </w:r>
          </w:p>
          <w:p w14:paraId="0D7925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 N=8</w:t>
            </w:r>
          </w:p>
          <w:p w14:paraId="7B9B97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gt;35: N=11</w:t>
            </w:r>
          </w:p>
          <w:p w14:paraId="1AFFFE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C821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3DBCFA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5F3B0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le group:</w:t>
            </w:r>
          </w:p>
          <w:p w14:paraId="40CD3D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8 (8.7, 14.7)</w:t>
            </w:r>
          </w:p>
          <w:p w14:paraId="1CC400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652E7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558D55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1 (6.7, 8.7)</w:t>
            </w:r>
          </w:p>
          <w:p w14:paraId="2A1897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C7740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55E0A5F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.6 (9.5, 15.0)</w:t>
            </w:r>
          </w:p>
          <w:p w14:paraId="264C93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62B175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.3 (13.5, 15.4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FA14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ot reported </w:t>
            </w:r>
          </w:p>
          <w:p w14:paraId="30FDC8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F28B6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7DDAAE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4972E97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1 (24.1, 41.0)</w:t>
            </w:r>
          </w:p>
          <w:p w14:paraId="587449D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04160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670D92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.4 (19.0, 23.1)</w:t>
            </w:r>
          </w:p>
          <w:p w14:paraId="0EB589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556A8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487B25F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.7 (29.8, 32.1)</w:t>
            </w:r>
          </w:p>
          <w:p w14:paraId="376C43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4F6B5B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2.0 (38.5, 49.5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A5A3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% rebound at 48 weeks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7D16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GM (95% CI)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U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 xml:space="preserve">0-24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double AU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0-12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)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76E25E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653DC1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3.9 (194.8, 257.4)</w:t>
            </w:r>
          </w:p>
          <w:p w14:paraId="0D41BD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E210E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453A4F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2.1 (153.3, 351.4)</w:t>
            </w:r>
          </w:p>
          <w:p w14:paraId="6912C4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00B57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1E3504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56.8 (209.3, 315.2) </w:t>
            </w:r>
          </w:p>
          <w:p w14:paraId="72EC54F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6F8415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98.1 (159.8,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45.5)</w:t>
            </w:r>
          </w:p>
          <w:p w14:paraId="392ED3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7473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M (95% CI):</w:t>
            </w:r>
          </w:p>
          <w:p w14:paraId="1292D4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5F6D9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0A0D7F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69 (4.58, 7.07)</w:t>
            </w:r>
          </w:p>
          <w:p w14:paraId="42E929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5E92E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5DAF5D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92 (2.65, 9.16)</w:t>
            </w:r>
          </w:p>
          <w:p w14:paraId="2B9F6D72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E3682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2C3001A2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6.65 (5.22, 8.47) </w:t>
            </w:r>
          </w:p>
          <w:p w14:paraId="48BB6DA8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596A9C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5.57 (3.73,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8.32)</w:t>
            </w:r>
          </w:p>
          <w:p w14:paraId="6A08653E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20EC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M (95% CI):</w:t>
            </w:r>
          </w:p>
          <w:p w14:paraId="0D241A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D0F5F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children:</w:t>
            </w:r>
          </w:p>
          <w:p w14:paraId="11DE7D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69 (4.58, 7.07)</w:t>
            </w:r>
          </w:p>
          <w:p w14:paraId="1F808E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1E310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1EE9DE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92 (2.65, 9.16)</w:t>
            </w:r>
          </w:p>
          <w:p w14:paraId="0D047420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EE797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159A22F1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6.65 (5.22, 8.47) </w:t>
            </w:r>
          </w:p>
          <w:p w14:paraId="553B35F7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5B922A5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5.57 (3.73,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8.32)</w:t>
            </w:r>
          </w:p>
        </w:tc>
      </w:tr>
      <w:tr w:rsidR="00167F41" w:rsidRPr="00952115" w14:paraId="762E4052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3D4857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>Adult refrence data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FDA&lt;/Author&gt;&lt;RecNum&gt;1443&lt;/RecNum&gt;&lt;DisplayText&gt;&lt;style face="superscript"&gt;61&lt;/style&gt;&lt;/DisplayText&gt;&lt;record&gt;&lt;rec-number&gt;1443&lt;/rec-number&gt;&lt;foreign-keys&gt;&lt;key app="EN" db-id="55vwdx5eadtrfieswwxpp2ajsrp2f0w25twa" timestamp="1535376369"&gt;1443&lt;/key&gt;&lt;/foreign-keys&gt;&lt;ref-type name="Web Page"&gt;12&lt;/ref-type&gt;&lt;contributors&gt;&lt;authors&gt;&lt;author&gt;FDA&lt;/author&gt;&lt;/authors&gt;&lt;/contributors&gt;&lt;titles&gt;&lt;title&gt;Kaletra, FDA, Clinical Pharmacology Biopharmaceutics Review(s)&lt;/title&gt;&lt;/titles&gt;&lt;volume&gt;2018&lt;/volume&gt;&lt;number&gt;August 27,&lt;/number&gt;&lt;dates&gt;&lt;pub-dates&gt;&lt;date&gt;October, 2017&lt;/date&gt;&lt;/pub-dates&gt;&lt;/dates&gt;&lt;urls&gt;&lt;related-urls&gt;&lt;url&gt;&lt;style face="underline" font="default" size="100%"&gt;https://www.accessdata.fda.gov/drugsatfda_docs/label/2017/021251s055,021906s050lbl.pdf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61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highlight w:val="green"/>
                <w:lang w:val="en-US"/>
              </w:rPr>
              <w:t xml:space="preserve"> </w:t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0D14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ult tablets</w:t>
            </w:r>
          </w:p>
          <w:p w14:paraId="08D016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0/10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LPV/r BD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20882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B827C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7F8CA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E761C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43058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C400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(SD):</w:t>
            </w:r>
          </w:p>
          <w:p w14:paraId="535B13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2.6 (36.7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FEDB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(SD):</w:t>
            </w:r>
          </w:p>
          <w:p w14:paraId="37353952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5 (2.7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E4CC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577D1F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8 (3.7)</w:t>
            </w:r>
          </w:p>
        </w:tc>
      </w:tr>
      <w:tr w:rsidR="00167F41" w:rsidRPr="00952115" w14:paraId="70B14502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7668D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Once-daily LPV/r</w:t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44721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7D67E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ABA90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2417D8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57894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DE22B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8B571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0-24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h*mg/L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3BD817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081D8CD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0194CFF0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B1584F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Rosso 2006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Sb3NzbzwvQXV0aG9yPjxZZWFyPjIwMDY8L1llYXI+PFJl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Sb3NzbzwvQXV0aG9yPjxZZWFyPjIwMDY8L1llYXI+PFJl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51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95AED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60/11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3260FCF1" w14:textId="77777777" w:rsidR="00167F41" w:rsidRPr="00952115" w:rsidRDefault="00167F41" w:rsidP="00167F41">
            <w:pPr>
              <w:spacing w:before="120" w:after="120" w:line="480" w:lineRule="auto"/>
              <w:ind w:firstLine="708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D482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7</w:t>
            </w:r>
          </w:p>
          <w:p w14:paraId="6C8DA75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naïve</w:t>
            </w: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5918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20848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67 (3.83–14.98)</w:t>
            </w:r>
          </w:p>
          <w:p w14:paraId="32E48A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A4BE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  <w:p w14:paraId="3F1FEA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717F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</w:t>
            </w:r>
          </w:p>
          <w:p w14:paraId="0B2FE0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.9 (8.3–39.0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D23C1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% VL &lt;400 at 24 weeks</w:t>
            </w:r>
          </w:p>
          <w:p w14:paraId="0A5885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0CAA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04C86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78887CD1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59 (0.77-6.85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2957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77FEB5E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.80 (11.15-16.35)</w:t>
            </w:r>
          </w:p>
        </w:tc>
      </w:tr>
      <w:tr w:rsidR="00167F41" w:rsidRPr="00952115" w14:paraId="4CCD8B78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F9D113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Van der Lee 2006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2YW4gZGVyIExlZTwvQXV0aG9yPjxZZWFyPjIwMDY8L1ll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2YW4gZGVyIExlZTwvQXV0aG9yPjxZZWFyPjIwMDY8L1ll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62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D6AA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60/11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4C4AA7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FC8A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19</w:t>
            </w:r>
          </w:p>
          <w:p w14:paraId="01499F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irologically suppressed on LPV BD</w:t>
            </w:r>
          </w:p>
          <w:p w14:paraId="00830A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e-treatment status unknown</w:t>
            </w: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286B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FAB5F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5 (1.4-12.9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79CB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47721FE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6 (0.58–1.08)</w:t>
            </w:r>
          </w:p>
          <w:p w14:paraId="003ED1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EDCF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323880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.8 (13.6-30.0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A27C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9294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SD):</w:t>
            </w:r>
          </w:p>
          <w:p w14:paraId="5269C3A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9.8 (58.8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8414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6C2166C2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88 (3.74)</w:t>
            </w:r>
          </w:p>
          <w:p w14:paraId="586FFFB6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53% of children 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trough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lt;1.0mg/L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B1BD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 10.77 (2.90)</w:t>
            </w:r>
          </w:p>
        </w:tc>
      </w:tr>
      <w:tr w:rsidR="00167F41" w:rsidRPr="00952115" w14:paraId="30F744CB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6C5FAD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Van der Flier 2007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2YW4gZGVyIEZsaWVyPC9BdXRob3I+PFllYXI+MjAwODwv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2YW4gZGVyIEZsaWVyPC9BdXRob3I+PFllYXI+MjAwODwv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63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9F24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ult tablets (200/50 mg)</w:t>
            </w:r>
          </w:p>
          <w:p w14:paraId="104BD6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60/11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7598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15</w:t>
            </w:r>
          </w:p>
          <w:p w14:paraId="625C17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ged 4 to &lt;15 years </w:t>
            </w:r>
          </w:p>
          <w:p w14:paraId="0204D7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RT experienced without relevant mutations</w:t>
            </w:r>
          </w:p>
          <w:p w14:paraId="0ED50E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irologically suppressed on LPV BD</w:t>
            </w:r>
          </w:p>
          <w:p w14:paraId="1E90AD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6F42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5A66BE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7 (4.4-15.0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A66C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35A5A8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12 (0.79-1.56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33D4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259B5E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3.8 (19.1–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56.8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A55D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 100% VL &lt;50 copies/mL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fter 24 weeks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0C62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SD):</w:t>
            </w:r>
          </w:p>
          <w:p w14:paraId="132BD1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7.9 (44.9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0CE410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70960184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1 (2.4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C51EA3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36352C75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.8 (2.4)</w:t>
            </w:r>
          </w:p>
        </w:tc>
      </w:tr>
      <w:tr w:rsidR="00167F41" w:rsidRPr="00952115" w14:paraId="7D24233F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16F3BE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La Porte 2009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sYSBQb3J0ZTwvQXV0aG9yPjxZZWFyPjIwMDk8L1llYXI+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sYSBQb3J0ZTwvQXV0aG9yPjxZZWFyPjIwMDk8L1llYXI+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54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918B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ft gel capsule and  oral solution 460/115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0A97FE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FEDB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 7</w:t>
            </w:r>
          </w:p>
          <w:p w14:paraId="633FCD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irologically suppressed on LPV BD</w:t>
            </w:r>
          </w:p>
          <w:p w14:paraId="21B6CA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76BB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21140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8 (5.8-15.5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EC47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586B5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98 (0.73–1.54)</w:t>
            </w: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F3A0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626B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iral load of one patient blipped to 666 copies/mL but regained viral suppression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CBB5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0FEFB4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4.6 (114.2-289.2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E42870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40F03B50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4 (0.6-7.4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2031D2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 13.5 (8.3-17.5)</w:t>
            </w:r>
          </w:p>
        </w:tc>
      </w:tr>
      <w:tr w:rsidR="00167F41" w:rsidRPr="00952115" w14:paraId="18981B8E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691F8B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Chokephaibulkit et al. 2011 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Ey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DaG9rZXBoYWlidWxraXQ8L0F1dGhvcj48WWVhcj4yMDEy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58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EC1A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ult tablets (200/50 mg)</w:t>
            </w:r>
          </w:p>
          <w:p w14:paraId="69CEBA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60/115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QD</w:t>
            </w:r>
          </w:p>
          <w:p w14:paraId="3ACF8E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A21C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6</w:t>
            </w:r>
          </w:p>
          <w:p w14:paraId="312C52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irologically suppressed on LPV BD</w:t>
            </w:r>
          </w:p>
          <w:p w14:paraId="0C672B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EF92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3DC57B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.1 (9.3–17.7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0D14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  <w:p w14:paraId="7CD880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CEBCE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4E30D9D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40.8 (26.8–50.3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218E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% VL &lt;40 copies/mL at 48 weeks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741B8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65185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0 (95–228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75B0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DF67584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9 (0.2–7.3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0717A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2224A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1 (8.5–15.0)</w:t>
            </w:r>
          </w:p>
        </w:tc>
      </w:tr>
      <w:tr w:rsidR="00167F41" w:rsidRPr="00952115" w14:paraId="58A1426D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65D3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 xml:space="preserve">Lyall et al. 2015 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Year&gt;2015&lt;/Year&gt;&lt;RecNum&gt;1391&lt;/RecNum&gt;&lt;DisplayText&gt;&lt;style face="superscript"&gt;60&lt;/style&gt;&lt;/DisplayText&gt;&lt;record&gt;&lt;rec-number&gt;1391&lt;/rec-number&gt;&lt;foreign-keys&gt;&lt;key app="EN" db-id="55vwdx5eadtrfieswwxpp2ajsrp2f0w25twa" timestamp="1534240917"&gt;1391&lt;/key&gt;&lt;/foreign-keys&gt;&lt;ref-type name="Journal Article"&gt;17&lt;/ref-type&gt;&lt;contributors&gt;&lt;authors&gt;&lt;author&gt;H. Lyall,&lt;/author&gt;&lt;author&gt;R. Goodall,&lt;/author&gt;&lt;author&gt;Clinical Trials Unit University College London, London, UK.&lt;/author&gt;&lt;/authors&gt;&lt;/contributors&gt;&lt;titles&gt;&lt;title&gt;Once vs. twice-daily lopinavir/ritonavir in HIV-1-infected children&lt;/title&gt;&lt;secondary-title&gt;Aids&lt;/secondary-title&gt;&lt;alt-title&gt;AIDS (London, England)&lt;/alt-title&gt;&lt;/titles&gt;&lt;periodical&gt;&lt;full-title&gt;Aids (London, England)&lt;/full-title&gt;&lt;abbr-1&gt;AIDS&lt;/abbr-1&gt;&lt;/periodical&gt;&lt;alt-periodical&gt;&lt;full-title&gt;Aids (London, England)&lt;/full-title&gt;&lt;abbr-1&gt;AIDS&lt;/abbr-1&gt;&lt;/alt-periodical&gt;&lt;pages&gt;2447-57&lt;/pages&gt;&lt;volume&gt;29&lt;/volume&gt;&lt;number&gt;18&lt;/number&gt;&lt;dates&gt;&lt;year&gt;2015&lt;/year&gt;&lt;pub-dates&gt;&lt;date&gt;Nov 28&lt;/date&gt;&lt;/pub-dates&gt;&lt;/dates&gt;&lt;isbn&gt;0269-9370 (Print)&lt;/isbn&gt;&lt;accession-num&gt;26558544&lt;/accession-num&gt;&lt;urls&gt;&lt;/urls&gt;&lt;custom2&gt;PMC4645961&lt;/custom2&gt;&lt;electronic-resource-num&gt;10.1097/qad.0000000000000862&lt;/electronic-resource-num&gt;&lt;language&gt;eng&lt;/language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60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  <w:p w14:paraId="436A09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PENTA 18)</w:t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F94D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diatric tablets (100/25 mg)</w:t>
            </w:r>
          </w:p>
          <w:p w14:paraId="582D870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5A307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 200/50 mg</w:t>
            </w:r>
          </w:p>
          <w:p w14:paraId="3A642E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04DD6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 300/75 mg</w:t>
            </w:r>
          </w:p>
          <w:p w14:paraId="353C73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B1BA7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gt;35: 400/100 mg</w:t>
            </w:r>
          </w:p>
          <w:p w14:paraId="1EF289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8F784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26</w:t>
            </w:r>
          </w:p>
          <w:p w14:paraId="70075AB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ppressed for at least 24 weeks on LPV/r containing therapy</w:t>
            </w:r>
          </w:p>
          <w:p w14:paraId="653128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xed ethnicity</w:t>
            </w:r>
          </w:p>
          <w:p w14:paraId="29E6E6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 N=7</w:t>
            </w:r>
          </w:p>
          <w:p w14:paraId="1A2E77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 N=8</w:t>
            </w:r>
          </w:p>
          <w:p w14:paraId="03A8E5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gt;35: N=11</w:t>
            </w:r>
          </w:p>
          <w:p w14:paraId="018947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7E7A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31331D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110BFB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le group:</w:t>
            </w:r>
          </w:p>
          <w:p w14:paraId="4A98B0A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8 (8.7, 14.7)</w:t>
            </w:r>
          </w:p>
          <w:p w14:paraId="5EBDE9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6C4C1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352E1A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1 (6.7, 8.7)</w:t>
            </w:r>
          </w:p>
          <w:p w14:paraId="44C56F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5639C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397F9B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.6 (9.5, 15.0)</w:t>
            </w:r>
          </w:p>
          <w:p w14:paraId="6F87FA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EAE998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1B452D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.3 (13.5, 15.4)</w:t>
            </w: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E2323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  <w:p w14:paraId="4BAC79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C800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3DBEDC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le group:</w:t>
            </w:r>
          </w:p>
          <w:p w14:paraId="5E2517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1 (24.1, 41.0)</w:t>
            </w:r>
          </w:p>
          <w:p w14:paraId="4FFC4D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D464C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2CE6F95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.4 (19.0, 23.1)</w:t>
            </w:r>
          </w:p>
          <w:p w14:paraId="33F8D8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CA7A1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75E38A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.7 (29.8, 32.1)</w:t>
            </w:r>
          </w:p>
          <w:p w14:paraId="355351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86D2F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6FCAA6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2.0 (38.5, 49.5)</w:t>
            </w: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73FE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% rebound at 48 weeks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EA60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M (95% CI)</w:t>
            </w:r>
          </w:p>
          <w:p w14:paraId="7277C2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le group:</w:t>
            </w:r>
          </w:p>
          <w:p w14:paraId="7772B4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0.9 (138.4, 187.0)</w:t>
            </w:r>
          </w:p>
          <w:p w14:paraId="06821D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8B4D9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5CFC98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2.6 (121.3, 245.7)</w:t>
            </w:r>
          </w:p>
          <w:p w14:paraId="6175F1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4B436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109242F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9.3 (120.6, 210.5)</w:t>
            </w:r>
          </w:p>
          <w:p w14:paraId="561EDD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9259D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330F4B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5.0 (116.8, 205.6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CB0C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M (95% CI):</w:t>
            </w:r>
          </w:p>
          <w:p w14:paraId="44B7AC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5639C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le group:</w:t>
            </w:r>
          </w:p>
          <w:p w14:paraId="6978B1D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69 (4.58, 7.07)</w:t>
            </w:r>
          </w:p>
          <w:p w14:paraId="564AA9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95FB4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379497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92 (2.65, 9.16)</w:t>
            </w:r>
          </w:p>
          <w:p w14:paraId="5A7B9C09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31DF6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3F749F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65 (5.22, 8.47)</w:t>
            </w:r>
          </w:p>
          <w:p w14:paraId="780EF866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15C5531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7E3D27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57 (3.73, 8.32)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25CB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M (95% CI):</w:t>
            </w:r>
          </w:p>
          <w:p w14:paraId="43EDF4F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ADBBB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hole group:</w:t>
            </w:r>
          </w:p>
          <w:p w14:paraId="7AAECBF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.0 (12.7, 15.6)</w:t>
            </w:r>
          </w:p>
          <w:p w14:paraId="1ED4FC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BDC5F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≥15 to ≤25:</w:t>
            </w:r>
          </w:p>
          <w:p w14:paraId="005376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.5 (12.4, 19.4)</w:t>
            </w:r>
          </w:p>
          <w:p w14:paraId="1CF1A230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CE7C6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25 to ≤35:</w:t>
            </w:r>
          </w:p>
          <w:p w14:paraId="62B08A43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.0 (12.2, 18.5)</w:t>
            </w:r>
          </w:p>
          <w:p w14:paraId="29B50F06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20E1520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35:</w:t>
            </w:r>
          </w:p>
          <w:p w14:paraId="114D2C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5 (10.7, 14.7)</w:t>
            </w:r>
          </w:p>
        </w:tc>
      </w:tr>
      <w:tr w:rsidR="00167F41" w:rsidRPr="00952115" w14:paraId="369BFD1E" w14:textId="77777777" w:rsidTr="00167F41">
        <w:trPr>
          <w:trHeight w:val="223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7E21CB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Adult refrence 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>data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GREE8L0F1dGhvcj48UmVjTnVtPjE0NDM8L1JlY051bT48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GREE8L0F1dGhvcj48UmVjTnVtPjE0NDM8L1JlY051bT48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61,64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E34C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800/200 mg/m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LPV/r QD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CFC94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0EB96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3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8EA63A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2FDA8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2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84858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6CDD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</w:p>
          <w:p w14:paraId="5D8773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54.1 (61.4)</w:t>
            </w:r>
          </w:p>
        </w:tc>
        <w:tc>
          <w:tcPr>
            <w:tcW w:w="111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5C1D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SD):</w:t>
            </w:r>
          </w:p>
          <w:p w14:paraId="58EBA375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min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62EA9405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.7 (1.6) </w:t>
            </w:r>
          </w:p>
          <w:p w14:paraId="5C3D7FD2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5D8CB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SD):</w:t>
            </w:r>
          </w:p>
          <w:p w14:paraId="25ECBB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11.8 (3.7)</w:t>
            </w:r>
          </w:p>
          <w:p w14:paraId="05F22C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</w:tbl>
    <w:p w14:paraId="194A36E0" w14:textId="77777777" w:rsidR="00167F41" w:rsidRPr="00952115" w:rsidRDefault="00167F41" w:rsidP="00167F41">
      <w:pPr>
        <w:pStyle w:val="Caption"/>
        <w:spacing w:before="120" w:after="120" w:line="480" w:lineRule="auto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lastRenderedPageBreak/>
        <w:t>a: based on data from Violari et al.</w:t>
      </w:r>
      <w:r w:rsidRPr="00952115">
        <w:rPr>
          <w:rFonts w:ascii="Times New Roman" w:hAnsi="Times New Roman" w:cs="Times New Roman"/>
          <w:noProof/>
          <w:color w:val="auto"/>
          <w:sz w:val="16"/>
          <w:szCs w:val="16"/>
          <w:vertAlign w:val="superscript"/>
          <w:lang w:val="en-US"/>
        </w:rPr>
        <w:t xml:space="preserve"> 93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b: based on data from FDA pharmacology review</w:t>
      </w:r>
      <w:r w:rsidRPr="00952115">
        <w:rPr>
          <w:rFonts w:ascii="Times New Roman" w:hAnsi="Times New Roman" w:cs="Times New Roman"/>
          <w:noProof/>
          <w:color w:val="auto"/>
          <w:sz w:val="16"/>
          <w:szCs w:val="16"/>
          <w:vertAlign w:val="superscript"/>
          <w:lang w:val="en-US"/>
        </w:rPr>
        <w:t>94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c: not reported which children were used for PK study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AUC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a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rea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u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nder the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c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oncentration-time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c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>urve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BSA: body s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urface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a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>rea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Ctrough: concentration at the end of the dosing interval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Cmax: maximum concentration in the dosing interval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 xml:space="preserve">ART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a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>ntiretroviral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 t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>herapy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PI: protease inhibitor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DRV RAM: darunavir resistance associated mutations 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IQR: inter quartile range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95% CI: 95% confidence interval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CV%: coefficient of variation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SD: standard deviation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 xml:space="preserve">GM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g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eometric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m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>ean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QD: dosed once daily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BD: dosed twice daily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 xml:space="preserve">VL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viral load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IMP: IMPAACT study group (1-6)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</w:p>
    <w:p w14:paraId="0489BEE5" w14:textId="77777777" w:rsidR="00167F41" w:rsidRPr="00952115" w:rsidRDefault="00167F41" w:rsidP="00167F41">
      <w:pPr>
        <w:spacing w:before="120" w:after="120" w:line="480" w:lineRule="auto"/>
        <w:rPr>
          <w:rFonts w:ascii="Times New Roman" w:hAnsi="Times New Roman" w:cs="Times New Roman"/>
          <w:sz w:val="16"/>
          <w:szCs w:val="16"/>
          <w:highlight w:val="green"/>
          <w:lang w:val="en-US"/>
        </w:rPr>
        <w:sectPr w:rsidR="00167F41" w:rsidRPr="00952115" w:rsidSect="00167F41">
          <w:type w:val="continuous"/>
          <w:pgSz w:w="16838" w:h="11906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336D087F" w14:textId="77777777" w:rsidR="00167F41" w:rsidRPr="00952115" w:rsidRDefault="00167F41" w:rsidP="00167F41">
      <w:pPr>
        <w:pStyle w:val="Caption"/>
        <w:keepNext/>
        <w:spacing w:before="120" w:after="120" w:line="480" w:lineRule="auto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lastRenderedPageBreak/>
        <w:t>Table 4. Pharmacokinetic studies of integrase inhibitors and TAF in HIV infected pediatric patients</w:t>
      </w:r>
    </w:p>
    <w:tbl>
      <w:tblPr>
        <w:tblStyle w:val="TableGrid"/>
        <w:tblW w:w="14220" w:type="dxa"/>
        <w:tblLayout w:type="fixed"/>
        <w:tblLook w:val="04A0" w:firstRow="1" w:lastRow="0" w:firstColumn="1" w:lastColumn="0" w:noHBand="0" w:noVBand="1"/>
      </w:tblPr>
      <w:tblGrid>
        <w:gridCol w:w="1367"/>
        <w:gridCol w:w="1718"/>
        <w:gridCol w:w="425"/>
        <w:gridCol w:w="142"/>
        <w:gridCol w:w="1276"/>
        <w:gridCol w:w="425"/>
        <w:gridCol w:w="284"/>
        <w:gridCol w:w="1275"/>
        <w:gridCol w:w="426"/>
        <w:gridCol w:w="425"/>
        <w:gridCol w:w="604"/>
        <w:gridCol w:w="388"/>
        <w:gridCol w:w="493"/>
        <w:gridCol w:w="855"/>
        <w:gridCol w:w="399"/>
        <w:gridCol w:w="946"/>
        <w:gridCol w:w="263"/>
        <w:gridCol w:w="1155"/>
        <w:gridCol w:w="57"/>
        <w:gridCol w:w="1297"/>
      </w:tblGrid>
      <w:tr w:rsidR="00167F41" w:rsidRPr="00952115" w14:paraId="05ED2D4F" w14:textId="77777777" w:rsidTr="00167F41">
        <w:trPr>
          <w:trHeight w:val="224"/>
        </w:trPr>
        <w:tc>
          <w:tcPr>
            <w:tcW w:w="14220" w:type="dxa"/>
            <w:gridSpan w:val="2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</w:tcPr>
          <w:p w14:paraId="78EBB78A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Dolutegravir (DTG)</w:t>
            </w:r>
          </w:p>
        </w:tc>
      </w:tr>
      <w:tr w:rsidR="00167F41" w:rsidRPr="00952115" w14:paraId="59B25D30" w14:textId="77777777" w:rsidTr="00167F41">
        <w:trPr>
          <w:trHeight w:val="622"/>
        </w:trPr>
        <w:tc>
          <w:tcPr>
            <w:tcW w:w="1367" w:type="dxa"/>
            <w:shd w:val="clear" w:color="auto" w:fill="BFBFBF" w:themeFill="background1" w:themeFillShade="BF"/>
          </w:tcPr>
          <w:p w14:paraId="76EFF3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Reference</w:t>
            </w:r>
          </w:p>
        </w:tc>
        <w:tc>
          <w:tcPr>
            <w:tcW w:w="2143" w:type="dxa"/>
            <w:gridSpan w:val="2"/>
            <w:shd w:val="clear" w:color="auto" w:fill="BFBFBF" w:themeFill="background1" w:themeFillShade="BF"/>
          </w:tcPr>
          <w:p w14:paraId="6E4C6B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Dose DTG and formulation</w:t>
            </w:r>
          </w:p>
        </w:tc>
        <w:tc>
          <w:tcPr>
            <w:tcW w:w="1843" w:type="dxa"/>
            <w:gridSpan w:val="3"/>
            <w:shd w:val="clear" w:color="auto" w:fill="BFBFBF" w:themeFill="background1" w:themeFillShade="BF"/>
          </w:tcPr>
          <w:p w14:paraId="04C8D5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opulation</w:t>
            </w:r>
          </w:p>
        </w:tc>
        <w:tc>
          <w:tcPr>
            <w:tcW w:w="1559" w:type="dxa"/>
            <w:gridSpan w:val="2"/>
            <w:shd w:val="clear" w:color="auto" w:fill="BFBFBF" w:themeFill="background1" w:themeFillShade="BF"/>
          </w:tcPr>
          <w:p w14:paraId="27A6FE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ge (years, unless stated differently)</w:t>
            </w:r>
          </w:p>
        </w:tc>
        <w:tc>
          <w:tcPr>
            <w:tcW w:w="1455" w:type="dxa"/>
            <w:gridSpan w:val="3"/>
            <w:shd w:val="clear" w:color="auto" w:fill="BFBFBF" w:themeFill="background1" w:themeFillShade="BF"/>
          </w:tcPr>
          <w:p w14:paraId="4C75EF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Weight (kg)</w:t>
            </w:r>
          </w:p>
        </w:tc>
        <w:tc>
          <w:tcPr>
            <w:tcW w:w="1736" w:type="dxa"/>
            <w:gridSpan w:val="3"/>
            <w:shd w:val="clear" w:color="auto" w:fill="BFBFBF" w:themeFill="background1" w:themeFillShade="BF"/>
          </w:tcPr>
          <w:p w14:paraId="636AC4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uppression rates %</w:t>
            </w:r>
          </w:p>
          <w:p w14:paraId="11F2E7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95%CI)</w:t>
            </w:r>
          </w:p>
        </w:tc>
        <w:tc>
          <w:tcPr>
            <w:tcW w:w="1345" w:type="dxa"/>
            <w:gridSpan w:val="2"/>
            <w:shd w:val="clear" w:color="auto" w:fill="BFBFBF" w:themeFill="background1" w:themeFillShade="BF"/>
          </w:tcPr>
          <w:p w14:paraId="2EA143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UC</w:t>
            </w:r>
          </w:p>
        </w:tc>
        <w:tc>
          <w:tcPr>
            <w:tcW w:w="1418" w:type="dxa"/>
            <w:gridSpan w:val="2"/>
            <w:shd w:val="clear" w:color="auto" w:fill="BFBFBF" w:themeFill="background1" w:themeFillShade="BF"/>
          </w:tcPr>
          <w:p w14:paraId="7BB9AC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trough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mg/l)</w:t>
            </w:r>
          </w:p>
        </w:tc>
        <w:tc>
          <w:tcPr>
            <w:tcW w:w="1354" w:type="dxa"/>
            <w:gridSpan w:val="2"/>
            <w:shd w:val="clear" w:color="auto" w:fill="BFBFBF" w:themeFill="background1" w:themeFillShade="BF"/>
          </w:tcPr>
          <w:p w14:paraId="1D0B68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 xml:space="preserve">max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</w:tc>
      </w:tr>
      <w:tr w:rsidR="00167F41" w:rsidRPr="00952115" w14:paraId="778F9E4A" w14:textId="77777777" w:rsidTr="00167F41">
        <w:trPr>
          <w:trHeight w:val="436"/>
        </w:trPr>
        <w:tc>
          <w:tcPr>
            <w:tcW w:w="1367" w:type="dxa"/>
            <w:shd w:val="clear" w:color="auto" w:fill="D9D9D9" w:themeFill="background1" w:themeFillShade="D9"/>
          </w:tcPr>
          <w:p w14:paraId="2AADE5B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DTG once-daily</w:t>
            </w:r>
          </w:p>
        </w:tc>
        <w:tc>
          <w:tcPr>
            <w:tcW w:w="2143" w:type="dxa"/>
            <w:gridSpan w:val="2"/>
            <w:shd w:val="clear" w:color="auto" w:fill="D9D9D9" w:themeFill="background1" w:themeFillShade="D9"/>
          </w:tcPr>
          <w:p w14:paraId="6C533B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gridSpan w:val="3"/>
            <w:shd w:val="clear" w:color="auto" w:fill="D9D9D9" w:themeFill="background1" w:themeFillShade="D9"/>
          </w:tcPr>
          <w:p w14:paraId="5018042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  <w:shd w:val="clear" w:color="auto" w:fill="D9D9D9" w:themeFill="background1" w:themeFillShade="D9"/>
          </w:tcPr>
          <w:p w14:paraId="4463D8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455" w:type="dxa"/>
            <w:gridSpan w:val="3"/>
            <w:shd w:val="clear" w:color="auto" w:fill="D9D9D9" w:themeFill="background1" w:themeFillShade="D9"/>
          </w:tcPr>
          <w:p w14:paraId="4570F2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736" w:type="dxa"/>
            <w:gridSpan w:val="3"/>
            <w:shd w:val="clear" w:color="auto" w:fill="D9D9D9" w:themeFill="background1" w:themeFillShade="D9"/>
          </w:tcPr>
          <w:p w14:paraId="190F57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345" w:type="dxa"/>
            <w:gridSpan w:val="2"/>
            <w:shd w:val="clear" w:color="auto" w:fill="D9D9D9" w:themeFill="background1" w:themeFillShade="D9"/>
          </w:tcPr>
          <w:p w14:paraId="7CA4F7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AUC0-24 (h*mg/L)</w:t>
            </w:r>
          </w:p>
        </w:tc>
        <w:tc>
          <w:tcPr>
            <w:tcW w:w="1418" w:type="dxa"/>
            <w:gridSpan w:val="2"/>
            <w:shd w:val="clear" w:color="auto" w:fill="D9D9D9" w:themeFill="background1" w:themeFillShade="D9"/>
          </w:tcPr>
          <w:p w14:paraId="5FBA92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354" w:type="dxa"/>
            <w:gridSpan w:val="2"/>
            <w:shd w:val="clear" w:color="auto" w:fill="D9D9D9" w:themeFill="background1" w:themeFillShade="D9"/>
          </w:tcPr>
          <w:p w14:paraId="1381D9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</w:tr>
      <w:tr w:rsidR="00167F41" w:rsidRPr="00952115" w14:paraId="2400C02F" w14:textId="77777777" w:rsidTr="00167F41">
        <w:trPr>
          <w:trHeight w:val="956"/>
        </w:trPr>
        <w:tc>
          <w:tcPr>
            <w:tcW w:w="1367" w:type="dxa"/>
            <w:shd w:val="clear" w:color="auto" w:fill="auto"/>
          </w:tcPr>
          <w:p w14:paraId="5BB88720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Viani et al. 2015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WaWFuaTwvQXV0aG9yPjxZZWFyPjIwMTU8L1llYXI+PFJl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=
</w:fldData>
              </w:fldChar>
            </w:r>
            <w:r w:rsidR="007F5EFB" w:rsidRPr="00BE72FF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WaWFuaTwvQXV0aG9yPjxZZWFyPjIwMTU8L1llYXI+PFJl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=
</w:fldData>
              </w:fldChar>
            </w:r>
            <w:r w:rsidR="007F5EFB" w:rsidRPr="00BE72FF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65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 xml:space="preserve"> IMPAACT P1093</w:t>
            </w:r>
          </w:p>
          <w:p w14:paraId="5124B569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</w:p>
          <w:p w14:paraId="08504E5F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</w:p>
          <w:p w14:paraId="0BDB4218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</w:p>
        </w:tc>
        <w:tc>
          <w:tcPr>
            <w:tcW w:w="2143" w:type="dxa"/>
            <w:gridSpan w:val="2"/>
            <w:shd w:val="clear" w:color="auto" w:fill="auto"/>
          </w:tcPr>
          <w:p w14:paraId="758353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lets (FCT)</w:t>
            </w:r>
          </w:p>
          <w:p w14:paraId="4A1FC7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 to &lt;20 kg: 20 mg QD</w:t>
            </w:r>
          </w:p>
          <w:p w14:paraId="4029F71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30 kg: 25 mg QD</w:t>
            </w:r>
          </w:p>
          <w:p w14:paraId="24F85D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: 35 mg QD</w:t>
            </w:r>
          </w:p>
          <w:p w14:paraId="67385E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50 mg QD</w:t>
            </w:r>
          </w:p>
          <w:p w14:paraId="78A0B6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877B5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1: (FCT)</w:t>
            </w:r>
          </w:p>
        </w:tc>
        <w:tc>
          <w:tcPr>
            <w:tcW w:w="1843" w:type="dxa"/>
            <w:gridSpan w:val="3"/>
            <w:shd w:val="clear" w:color="auto" w:fill="auto"/>
          </w:tcPr>
          <w:p w14:paraId="337BD6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ged 12 to &lt;18: N=23 </w:t>
            </w:r>
          </w:p>
          <w:p w14:paraId="30CED0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92229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RT experienced </w:t>
            </w:r>
          </w:p>
          <w:p w14:paraId="7E8F99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&gt;15 kg</w:t>
            </w:r>
          </w:p>
          <w:p w14:paraId="65FD88F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asted</w:t>
            </w:r>
          </w:p>
          <w:p w14:paraId="4A7B751E" w14:textId="77777777" w:rsidR="00167F41" w:rsidRPr="00952115" w:rsidRDefault="00167F41" w:rsidP="00167F41">
            <w:pPr>
              <w:spacing w:before="120" w:after="120" w:line="480" w:lineRule="auto"/>
              <w:ind w:firstLine="708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  <w:shd w:val="clear" w:color="auto" w:fill="auto"/>
          </w:tcPr>
          <w:p w14:paraId="7D48EB7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717F3A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 to &lt;18 years</w:t>
            </w:r>
          </w:p>
          <w:p w14:paraId="38FB13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.6 (12.2-17.9)</w:t>
            </w:r>
          </w:p>
          <w:p w14:paraId="132544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7B9C9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55" w:type="dxa"/>
            <w:gridSpan w:val="3"/>
            <w:shd w:val="clear" w:color="auto" w:fill="auto"/>
          </w:tcPr>
          <w:p w14:paraId="4D68FFE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02DE7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 to &lt;18 years old</w:t>
            </w:r>
          </w:p>
          <w:p w14:paraId="0C258DF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.8 (37.1-91.4)</w:t>
            </w:r>
          </w:p>
          <w:p w14:paraId="17C3ED7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27897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36" w:type="dxa"/>
            <w:gridSpan w:val="3"/>
            <w:shd w:val="clear" w:color="auto" w:fill="auto"/>
          </w:tcPr>
          <w:p w14:paraId="7760F9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 to &lt;18 years:</w:t>
            </w:r>
          </w:p>
          <w:p w14:paraId="5E51BD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4% (52-90)  &lt;400</w:t>
            </w:r>
          </w:p>
          <w:p w14:paraId="00D19C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pies/mL at week 48</w:t>
            </w:r>
          </w:p>
          <w:p w14:paraId="046976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1% (39-80) &lt;50</w:t>
            </w:r>
          </w:p>
          <w:p w14:paraId="5CF031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pies/mL at week 48</w:t>
            </w:r>
          </w:p>
          <w:p w14:paraId="05AB9A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34B3C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345" w:type="dxa"/>
            <w:gridSpan w:val="2"/>
            <w:shd w:val="clear" w:color="auto" w:fill="auto"/>
          </w:tcPr>
          <w:p w14:paraId="1867C9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0A755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2 to &lt;18 years </w:t>
            </w:r>
          </w:p>
          <w:p w14:paraId="0E8FC4F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2.9 (13.1-85.0)</w:t>
            </w:r>
          </w:p>
          <w:p w14:paraId="3C8310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B13DBD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3E4B5F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2"/>
            <w:shd w:val="clear" w:color="auto" w:fill="auto"/>
          </w:tcPr>
          <w:p w14:paraId="4825CB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CEF6B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2 to &lt;18 years </w:t>
            </w:r>
          </w:p>
          <w:p w14:paraId="3805F474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14 (0.21-2.12)</w:t>
            </w:r>
          </w:p>
          <w:p w14:paraId="577FCD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CEC1272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354" w:type="dxa"/>
            <w:gridSpan w:val="2"/>
          </w:tcPr>
          <w:p w14:paraId="678C7B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136AC0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2 to &lt;18 years </w:t>
            </w:r>
          </w:p>
          <w:p w14:paraId="016426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4.01 (1.15-6.08)</w:t>
            </w:r>
          </w:p>
          <w:p w14:paraId="7A2AC7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645B0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A9DD4F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</w:tr>
      <w:tr w:rsidR="00167F41" w:rsidRPr="00952115" w14:paraId="4AAE6914" w14:textId="77777777" w:rsidTr="00167F41">
        <w:trPr>
          <w:trHeight w:val="956"/>
        </w:trPr>
        <w:tc>
          <w:tcPr>
            <w:tcW w:w="1367" w:type="dxa"/>
            <w:shd w:val="clear" w:color="auto" w:fill="auto"/>
          </w:tcPr>
          <w:p w14:paraId="4BD98F7C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Viani et al 2014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Rolando M. Viani&lt;/Author&gt;&lt;Year&gt;2014&lt;/Year&gt;&lt;RecNum&gt;1486&lt;/RecNum&gt;&lt;DisplayText&gt;&lt;style face="superscript"&gt;66&lt;/style&gt;&lt;/DisplayText&gt;&lt;record&gt;&lt;rec-number&gt;1486&lt;/rec-number&gt;&lt;foreign-keys&gt;&lt;key app="EN" db-id="55vwdx5eadtrfieswwxpp2ajsrp2f0w25twa" timestamp="1536254958"&gt;1486&lt;/key&gt;&lt;/foreign-keys&gt;&lt;ref-type name="Conference Proceedings"&gt;10&lt;/ref-type&gt;&lt;contributors&gt;&lt;authors&gt;&lt;author&gt;Rolando M. Viani&lt;/author&gt;&lt;author&gt;Carmelita Alvero&lt;/author&gt;&lt;author&gt;Terry Fenton&lt;/author&gt;&lt;author&gt;Edward Acosta&lt;/author&gt;&lt;author&gt;Rohan Hazra&lt;/author&gt;&lt;author&gt;Ellen O’Gara&lt;/author&gt;&lt;author&gt;Barb Heckman&lt;/author&gt;&lt;author&gt;Debra Steimers&lt;/author&gt;&lt;author&gt;Sherene Min&lt;/author&gt;&lt;author&gt;Andrew Wiznia&lt;/author&gt;&lt;author&gt;and the P1093 team&lt;/author&gt;&lt;/authors&gt;&lt;/contributors&gt;&lt;titles&gt;&lt;title&gt;Safety Pharmacokinetics and Efficacy of Dolutegravir in Treatment Experienced HIV + Children &lt;/title&gt;&lt;secondary-title&gt;Conference on Retroviruses and Opporotunistic Infections (CROI 2014)&lt;/secondary-title&gt;&lt;/titles&gt;&lt;dates&gt;&lt;year&gt;2014&lt;/year&gt;&lt;/dates&gt;&lt;pub-location&gt;Boston&lt;/pub-location&gt;&lt;urls&gt;&lt;related-urls&gt;&lt;url&gt;&lt;style face="underline" font="default" size="100%"&gt;http://www.croiconference.org/sites/all/abstracts/901.pdf&lt;/style&gt;&lt;/url&gt;&lt;/related-urls&gt;&lt;/urls&gt;&lt;/record&gt;&lt;/Cite&gt;&lt;/EndNote&gt;</w:instrTex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66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  <w:p w14:paraId="74625BAA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</w:p>
        </w:tc>
        <w:tc>
          <w:tcPr>
            <w:tcW w:w="2143" w:type="dxa"/>
            <w:gridSpan w:val="2"/>
            <w:shd w:val="clear" w:color="auto" w:fill="auto"/>
          </w:tcPr>
          <w:p w14:paraId="7C637D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lets (FCT)</w:t>
            </w:r>
          </w:p>
          <w:p w14:paraId="0FE0AA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30 kg: 25 mg QD</w:t>
            </w:r>
          </w:p>
          <w:p w14:paraId="38F05C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: 35 mg QD</w:t>
            </w:r>
          </w:p>
          <w:p w14:paraId="780C04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0 kg: 50mg QD</w:t>
            </w:r>
          </w:p>
          <w:p w14:paraId="000851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A18E2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2: (FCT)</w:t>
            </w:r>
          </w:p>
          <w:p w14:paraId="07AC2B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gridSpan w:val="3"/>
            <w:shd w:val="clear" w:color="auto" w:fill="auto"/>
          </w:tcPr>
          <w:p w14:paraId="730FD5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ged 6 to &lt;12:</w:t>
            </w:r>
          </w:p>
          <w:p w14:paraId="418082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=11 </w:t>
            </w:r>
          </w:p>
          <w:p w14:paraId="7A26C0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BB87E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Cohort 2A: 6 to &lt;12 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>years</w:t>
            </w:r>
          </w:p>
          <w:p w14:paraId="2FE980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2B: 6 to &lt;12 years</w:t>
            </w:r>
          </w:p>
          <w:p w14:paraId="2C02994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RT experienced </w:t>
            </w:r>
          </w:p>
          <w:p w14:paraId="7ABEE2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&gt;15 kg</w:t>
            </w:r>
          </w:p>
          <w:p w14:paraId="07F9B61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asted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11CA92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236AC5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2 years:</w:t>
            </w:r>
          </w:p>
          <w:p w14:paraId="52323A9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(8-11)</w:t>
            </w:r>
          </w:p>
        </w:tc>
        <w:tc>
          <w:tcPr>
            <w:tcW w:w="1455" w:type="dxa"/>
            <w:gridSpan w:val="3"/>
            <w:shd w:val="clear" w:color="auto" w:fill="auto"/>
          </w:tcPr>
          <w:p w14:paraId="6BFE576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176C96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2 years:</w:t>
            </w:r>
          </w:p>
          <w:p w14:paraId="3BCE56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.0 (18-54)</w:t>
            </w:r>
          </w:p>
        </w:tc>
        <w:tc>
          <w:tcPr>
            <w:tcW w:w="1736" w:type="dxa"/>
            <w:gridSpan w:val="3"/>
            <w:shd w:val="clear" w:color="auto" w:fill="auto"/>
          </w:tcPr>
          <w:p w14:paraId="75D72AC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2 years:</w:t>
            </w:r>
          </w:p>
          <w:p w14:paraId="5A910C8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8.3% (56.3-92.5)</w:t>
            </w:r>
          </w:p>
          <w:p w14:paraId="099B6B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400 copies/mL at week 48</w:t>
            </w:r>
          </w:p>
          <w:p w14:paraId="2A7B6F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C600E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C1846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73.9% (51.6-89.8) </w:t>
            </w:r>
          </w:p>
          <w:p w14:paraId="7A5455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50 copies/mL at week 48</w:t>
            </w:r>
          </w:p>
          <w:p w14:paraId="106EEB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345" w:type="dxa"/>
            <w:gridSpan w:val="2"/>
            <w:shd w:val="clear" w:color="auto" w:fill="auto"/>
          </w:tcPr>
          <w:p w14:paraId="0A4413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range):</w:t>
            </w:r>
          </w:p>
          <w:p w14:paraId="709CA0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2 years:</w:t>
            </w:r>
          </w:p>
          <w:p w14:paraId="43C2B4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.46 (46%)</w:t>
            </w:r>
          </w:p>
        </w:tc>
        <w:tc>
          <w:tcPr>
            <w:tcW w:w="1418" w:type="dxa"/>
            <w:gridSpan w:val="2"/>
            <w:shd w:val="clear" w:color="auto" w:fill="auto"/>
          </w:tcPr>
          <w:p w14:paraId="1F8759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67D6E3B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2 years:</w:t>
            </w:r>
          </w:p>
          <w:p w14:paraId="34FA8E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92 (89%)</w:t>
            </w:r>
          </w:p>
        </w:tc>
        <w:tc>
          <w:tcPr>
            <w:tcW w:w="1354" w:type="dxa"/>
            <w:gridSpan w:val="2"/>
          </w:tcPr>
          <w:p w14:paraId="0B3B64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009610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2 years:</w:t>
            </w:r>
          </w:p>
          <w:p w14:paraId="1813CD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</w:tr>
      <w:tr w:rsidR="00167F41" w:rsidRPr="00952115" w14:paraId="708F2D40" w14:textId="77777777" w:rsidTr="00167F41">
        <w:trPr>
          <w:trHeight w:val="956"/>
        </w:trPr>
        <w:tc>
          <w:tcPr>
            <w:tcW w:w="1367" w:type="dxa"/>
            <w:shd w:val="clear" w:color="auto" w:fill="auto"/>
          </w:tcPr>
          <w:p w14:paraId="20020530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Ruel et al. 2018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 w:rsidRPr="00BE72FF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instrText xml:space="preserve"> ADDIN EN.CITE &lt;EndNote&gt;&lt;Cite&gt;&lt;Author&gt;T. Ruel&lt;/Author&gt;&lt;Year&gt;2018&lt;/Year&gt;&lt;RecNum&gt;1483&lt;/RecNum&gt;&lt;DisplayText&gt;&lt;style face="superscript"&gt;6&lt;/style&gt;&lt;/DisplayText&gt;&lt;record&gt;&lt;rec-number&gt;1483&lt;/rec-number&gt;&lt;foreign-keys&gt;&lt;key app="EN" db-id="55vwdx5eadtrfieswwxpp2ajsrp2f0w25twa" timestamp="1536238008"&gt;1483&lt;/key&gt;&lt;/foreign-keys&gt;&lt;ref-type name="Conference Proceedings"&gt;10&lt;/ref-type&gt;&lt;contributors&gt;&lt;authors&gt;&lt;author&gt;T. Ruel,&lt;/author&gt;&lt;author&gt;E. Acosta,&lt;/author&gt;&lt;author&gt;R. Singh,&lt;/author&gt;&lt;author&gt;C. Alvero,&lt;/author&gt;&lt;author&gt;T. Fenton,&lt;/author&gt;&lt;author&gt;K. George,&lt;/author&gt;&lt;author&gt;S. Popson,&lt;/author&gt;&lt;author&gt;E. Townley,&lt;/author&gt;&lt;author&gt;R. Hazra,&lt;/author&gt;&lt;author&gt;C. Brothers,&lt;/author&gt;&lt;author&gt;C. Vavro,&lt;/author&gt;&lt;author&gt;A. Buchanan,&lt;/author&gt;&lt;author&gt;A. Wiznia,&lt;/author&gt;&lt;author&gt;IMPAACT P1093 Team&lt;/author&gt;&lt;/authors&gt;&lt;/contributors&gt;&lt;titles&gt;&lt;title&gt;Pharmacokinetic and 4-week safety/efficacy of dolutegravir (S/GSK1349572) dispersible tablets in HIV-infected children aged 4 weeks to &amp;lt;6 years: results from IMPAACT p1093&lt;/title&gt;&lt;secondary-title&gt;International workshop on HIV pediatrics&lt;/secondary-title&gt;&lt;/titles&gt;&lt;dates&gt;&lt;year&gt;2018&lt;/year&gt;&lt;/dates&gt;&lt;pub-location&gt;Amsterdam&lt;/pub-location&gt;&lt;urls&gt;&lt;related-urls&gt;&lt;url&gt;&lt;style face="underline" font="default" size="100%"&gt;http://regist2.virology-education.com/presentations/2018/10PED/16_ruel.pdf&lt;/style&gt;&lt;/url&gt;&lt;/related-urls&gt;&lt;/urls&gt;&lt;/record&gt;&lt;/Cite&gt;&lt;/EndNote&gt;</w:instrTex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6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 xml:space="preserve"> IMPAACT P1093</w:t>
            </w:r>
          </w:p>
          <w:p w14:paraId="088DC73A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</w:p>
          <w:p w14:paraId="4220A5CE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</w:p>
        </w:tc>
        <w:tc>
          <w:tcPr>
            <w:tcW w:w="2143" w:type="dxa"/>
            <w:gridSpan w:val="2"/>
            <w:shd w:val="clear" w:color="auto" w:fill="auto"/>
          </w:tcPr>
          <w:p w14:paraId="7985B0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ispersible tablets (DT)</w:t>
            </w:r>
          </w:p>
          <w:p w14:paraId="18CAF8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 to &lt;6 kg: 5 mg QD</w:t>
            </w:r>
          </w:p>
          <w:p w14:paraId="3D994F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 to &lt;10 kg: 10 mg QD</w:t>
            </w:r>
          </w:p>
          <w:p w14:paraId="3D7A75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to &lt;14 kg: 15 mg QD</w:t>
            </w:r>
          </w:p>
          <w:p w14:paraId="1E09B9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 20 mg QD</w:t>
            </w:r>
          </w:p>
          <w:p w14:paraId="7624A9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0 kg: 25mg QD</w:t>
            </w:r>
          </w:p>
          <w:p w14:paraId="7775CF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gridSpan w:val="3"/>
            <w:shd w:val="clear" w:color="auto" w:fill="auto"/>
          </w:tcPr>
          <w:p w14:paraId="7D9CDCB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30,</w:t>
            </w:r>
          </w:p>
          <w:p w14:paraId="05CCF6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RT experienced </w:t>
            </w:r>
          </w:p>
          <w:p w14:paraId="2312F3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 weeks to 2 years:</w:t>
            </w:r>
          </w:p>
          <w:p w14:paraId="29098B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&gt;3 kg</w:t>
            </w:r>
          </w:p>
          <w:p w14:paraId="6E2A43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asted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666D7F2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Median (range):</w:t>
            </w:r>
          </w:p>
          <w:p w14:paraId="11B34D8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3 -DT:</w:t>
            </w:r>
          </w:p>
          <w:p w14:paraId="26B269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0.34 (0.28-0.39)</w:t>
            </w:r>
          </w:p>
          <w:p w14:paraId="257B6B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4 -DT:</w:t>
            </w:r>
          </w:p>
          <w:p w14:paraId="0AC986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1.2 (0.9-1.9)</w:t>
            </w:r>
          </w:p>
          <w:p w14:paraId="7027F8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5 -DT:</w:t>
            </w:r>
          </w:p>
          <w:p w14:paraId="486919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4.0 (2.1-5.9)</w:t>
            </w:r>
          </w:p>
          <w:p w14:paraId="02F15E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55" w:type="dxa"/>
            <w:gridSpan w:val="3"/>
            <w:shd w:val="clear" w:color="auto" w:fill="auto"/>
          </w:tcPr>
          <w:p w14:paraId="00BCBF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  <w:p w14:paraId="64054BF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36" w:type="dxa"/>
            <w:gridSpan w:val="3"/>
            <w:shd w:val="clear" w:color="auto" w:fill="auto"/>
          </w:tcPr>
          <w:p w14:paraId="3A41228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 weeks to 2 years:</w:t>
            </w:r>
          </w:p>
          <w:p w14:paraId="6FD5E1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1% VL &lt;400 copies/mL at week 48</w:t>
            </w:r>
          </w:p>
          <w:p w14:paraId="7B2A1A7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345" w:type="dxa"/>
            <w:gridSpan w:val="2"/>
            <w:shd w:val="clear" w:color="auto" w:fill="auto"/>
          </w:tcPr>
          <w:p w14:paraId="1945DD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eometric mean (CV%) :</w:t>
            </w:r>
          </w:p>
          <w:p w14:paraId="2848F6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3 -DT:</w:t>
            </w:r>
          </w:p>
          <w:p w14:paraId="1219C0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61 (44%)</w:t>
            </w:r>
          </w:p>
          <w:p w14:paraId="010323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4 -DT:</w:t>
            </w:r>
          </w:p>
          <w:p w14:paraId="707757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51 (38%)</w:t>
            </w:r>
          </w:p>
          <w:p w14:paraId="2D525E9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5 -DT:</w:t>
            </w:r>
          </w:p>
          <w:p w14:paraId="4C04A5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40 (36%)</w:t>
            </w:r>
          </w:p>
        </w:tc>
        <w:tc>
          <w:tcPr>
            <w:tcW w:w="1418" w:type="dxa"/>
            <w:gridSpan w:val="2"/>
            <w:shd w:val="clear" w:color="auto" w:fill="auto"/>
          </w:tcPr>
          <w:p w14:paraId="695D1B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eometric mean (CV%):</w:t>
            </w:r>
          </w:p>
          <w:p w14:paraId="33F511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3 -DT:</w:t>
            </w:r>
          </w:p>
          <w:p w14:paraId="5BAC91E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1.207 55(%)</w:t>
            </w:r>
          </w:p>
          <w:p w14:paraId="0666D6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4 -DT:</w:t>
            </w:r>
          </w:p>
          <w:p w14:paraId="323985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0.711 (60%)</w:t>
            </w:r>
          </w:p>
          <w:p w14:paraId="63C8F4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ohort 5 -DT:</w:t>
            </w:r>
          </w:p>
          <w:p w14:paraId="2F4803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0.461 (59%)</w:t>
            </w:r>
          </w:p>
        </w:tc>
        <w:tc>
          <w:tcPr>
            <w:tcW w:w="1354" w:type="dxa"/>
            <w:gridSpan w:val="2"/>
          </w:tcPr>
          <w:p w14:paraId="78CC379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Not reported</w:t>
            </w:r>
          </w:p>
          <w:p w14:paraId="4D7DDC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</w:p>
        </w:tc>
      </w:tr>
      <w:tr w:rsidR="00167F41" w:rsidRPr="00952115" w14:paraId="64E7C6FD" w14:textId="77777777" w:rsidTr="00167F41">
        <w:trPr>
          <w:trHeight w:val="956"/>
        </w:trPr>
        <w:tc>
          <w:tcPr>
            <w:tcW w:w="1367" w:type="dxa"/>
            <w:shd w:val="clear" w:color="auto" w:fill="auto"/>
          </w:tcPr>
          <w:p w14:paraId="3FC7F313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 xml:space="preserve">Bollen et al. 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Pauline Bollen&lt;/Author&gt;&lt;Year&gt;2018&lt;/Year&gt;&lt;RecNum&gt;1524&lt;/RecNum&gt;&lt;DisplayText&gt;&lt;style face="superscript"&gt;4&lt;/style&gt;&lt;/DisplayText&gt;&lt;record&gt;&lt;rec-number&gt;1524&lt;/rec-number&gt;&lt;foreign-keys&gt;&lt;key app="EN" db-id="55vwdx5eadtrfieswwxpp2ajsrp2f0w25twa" timestamp="1542986961"&gt;1524&lt;/key&gt;&lt;/foreign-keys&gt;&lt;ref-type name="Conference Proceedings"&gt;10&lt;/ref-type&gt;&lt;contributors&gt;&lt;authors&gt;&lt;author&gt;Pauline Bollen&lt;/author&gt;&lt;author&gt;Anna Turkova&lt;/author&gt;&lt;author&gt;Anita Mathias&lt;/author&gt;&lt;author&gt;Hui C. Liu&lt;/author&gt;&lt;author&gt;David Warren&lt;/author&gt;&lt;author&gt;Vanitha Sekar&lt;/author&gt;&lt;author&gt;Brian P. Kearney&lt;/author&gt;&lt;author&gt;Hilda Mujuru&lt;/author&gt;&lt;author&gt;Victor Musiime&lt;/author&gt;&lt;author&gt;Pauline Amuge&lt;/author&gt;&lt;author&gt;Abbas Lugemwa&lt;/author&gt;&lt;author&gt;Angela Colbers&lt;/author&gt;&lt;author&gt;Moira J Spyer Lensen&lt;/author&gt;&lt;author&gt;Cecilia L Moore&lt;/author&gt;&lt;author&gt;James Hakim&lt;/author&gt;&lt;author&gt;Cissy Kityo&lt;/author&gt;&lt;author&gt;Dickson Bbuye&lt;/author&gt;&lt;author&gt;Lorna Atwine&lt;/author&gt;&lt;author&gt;Carlo Gianquinto&lt;/author&gt;&lt;author&gt;Deborah Ford&lt;/author&gt;&lt;author&gt;Diana M Gibb&lt;/author&gt;&lt;author&gt;David M Burger&lt;/author&gt;&lt;author&gt;and the ODYSSEY trial team&lt;/author&gt;&lt;/authors&gt;&lt;/contributors&gt;&lt;titles&gt;&lt;title&gt;Steady-state pharmacokinetics and early safety data in HIV-infected African children weighing 14 to &amp;lt;25kg on film-coated dolutegravir 25mg tablets in the ODYSSEY trial.&lt;/title&gt;&lt;secondary-title&gt;10th International Workshop on HIV Pediatrics&lt;/secondary-title&gt;&lt;/titles&gt;&lt;dates&gt;&lt;year&gt;2018&lt;/year&gt;&lt;/dates&gt;&lt;pub-location&gt;Amsterdam&lt;/pub-location&gt;&lt;urls&gt;&lt;related-urls&gt;&lt;url&gt;&lt;style face="underline" font="default" size="100%"&gt;http://regist2.virology-education.com/presentations/2018/10PED/31_bollen.pdf&lt;/style&gt;&lt;/url&gt;&lt;/related-urls&gt;&lt;/urls&gt;&lt;/record&gt;&lt;/Cite&gt;&lt;/EndNote&gt;</w:instrTex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4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 xml:space="preserve"> Odyssey</w:t>
            </w:r>
          </w:p>
        </w:tc>
        <w:tc>
          <w:tcPr>
            <w:tcW w:w="2143" w:type="dxa"/>
            <w:gridSpan w:val="2"/>
            <w:shd w:val="clear" w:color="auto" w:fill="auto"/>
          </w:tcPr>
          <w:p w14:paraId="74C4FF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lets</w:t>
            </w:r>
          </w:p>
          <w:p w14:paraId="448835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 20 mg QD</w:t>
            </w:r>
          </w:p>
          <w:p w14:paraId="388758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 25 mg QD</w:t>
            </w:r>
          </w:p>
          <w:p w14:paraId="3B6A1B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gridSpan w:val="3"/>
            <w:shd w:val="clear" w:color="auto" w:fill="auto"/>
          </w:tcPr>
          <w:p w14:paraId="70AC68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&lt;18 years</w:t>
            </w:r>
          </w:p>
          <w:p w14:paraId="21372F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Weighing 14 to &lt;25 kg </w:t>
            </w:r>
          </w:p>
          <w:p w14:paraId="5D1A864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 n=19</w:t>
            </w:r>
          </w:p>
          <w:p w14:paraId="5D9E27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 n=14</w:t>
            </w:r>
          </w:p>
          <w:p w14:paraId="176FDD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lastRenderedPageBreak/>
              <w:t>Fasted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399F246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29454BD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 6.2 (5.1-7.4)</w:t>
            </w:r>
          </w:p>
          <w:p w14:paraId="627AE2E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 to &lt;25 kg: 9.5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7.6-10.6)</w:t>
            </w:r>
          </w:p>
          <w:p w14:paraId="1F5E83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455" w:type="dxa"/>
            <w:gridSpan w:val="3"/>
            <w:shd w:val="clear" w:color="auto" w:fill="auto"/>
          </w:tcPr>
          <w:p w14:paraId="07EA23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dian (IQR):</w:t>
            </w:r>
          </w:p>
          <w:p w14:paraId="3C60A6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</w:t>
            </w:r>
          </w:p>
          <w:p w14:paraId="62DEE9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 (16.0-18.6)</w:t>
            </w:r>
          </w:p>
          <w:p w14:paraId="1CA5AF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</w:t>
            </w:r>
          </w:p>
          <w:p w14:paraId="1B49ECF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3.4 (22.9-23.9)</w:t>
            </w:r>
          </w:p>
          <w:p w14:paraId="7E15373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36" w:type="dxa"/>
            <w:gridSpan w:val="3"/>
            <w:shd w:val="clear" w:color="auto" w:fill="auto"/>
          </w:tcPr>
          <w:p w14:paraId="0EF437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</w:tc>
        <w:tc>
          <w:tcPr>
            <w:tcW w:w="1345" w:type="dxa"/>
            <w:gridSpan w:val="2"/>
            <w:shd w:val="clear" w:color="auto" w:fill="auto"/>
          </w:tcPr>
          <w:p w14:paraId="4A06349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 (CV%):</w:t>
            </w:r>
          </w:p>
          <w:p w14:paraId="6B1D35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</w:t>
            </w:r>
          </w:p>
          <w:p w14:paraId="5AA6510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9.6 (32%)</w:t>
            </w:r>
          </w:p>
          <w:p w14:paraId="397FDC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9467B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</w:t>
            </w:r>
          </w:p>
          <w:p w14:paraId="1FECFA4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.1 (41%)</w:t>
            </w:r>
          </w:p>
        </w:tc>
        <w:tc>
          <w:tcPr>
            <w:tcW w:w="1418" w:type="dxa"/>
            <w:gridSpan w:val="2"/>
            <w:shd w:val="clear" w:color="auto" w:fill="auto"/>
          </w:tcPr>
          <w:p w14:paraId="614B00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>Geometric mean (CV%):</w:t>
            </w:r>
          </w:p>
          <w:p w14:paraId="155D9A5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</w:t>
            </w:r>
          </w:p>
          <w:p w14:paraId="42F5DB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8 (67%)</w:t>
            </w:r>
          </w:p>
          <w:p w14:paraId="6CE0B84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40AEE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</w:t>
            </w:r>
          </w:p>
          <w:p w14:paraId="3277714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9 (97%)</w:t>
            </w:r>
          </w:p>
        </w:tc>
        <w:tc>
          <w:tcPr>
            <w:tcW w:w="1354" w:type="dxa"/>
            <w:gridSpan w:val="2"/>
          </w:tcPr>
          <w:p w14:paraId="2B40BB7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>Geometric mean (CV%):</w:t>
            </w:r>
          </w:p>
          <w:p w14:paraId="6D6440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 to &lt;20 kg:</w:t>
            </w:r>
          </w:p>
          <w:p w14:paraId="39FC4C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03 (31%)</w:t>
            </w:r>
          </w:p>
          <w:p w14:paraId="1F0B40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DA783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:</w:t>
            </w:r>
          </w:p>
          <w:p w14:paraId="6E73A0A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20 (40%)</w:t>
            </w:r>
          </w:p>
        </w:tc>
      </w:tr>
      <w:tr w:rsidR="00167F41" w:rsidRPr="00952115" w14:paraId="138C7EB5" w14:textId="77777777" w:rsidTr="00167F41">
        <w:trPr>
          <w:trHeight w:val="956"/>
        </w:trPr>
        <w:tc>
          <w:tcPr>
            <w:tcW w:w="1367" w:type="dxa"/>
            <w:shd w:val="clear" w:color="auto" w:fill="auto"/>
          </w:tcPr>
          <w:p w14:paraId="2AC9D651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lastRenderedPageBreak/>
              <w:t>Turkova et al.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Anna Turkova&lt;/Author&gt;&lt;Year&gt;2018&lt;/Year&gt;&lt;RecNum&gt;1525&lt;/RecNum&gt;&lt;DisplayText&gt;&lt;style face="superscript"&gt;5&lt;/style&gt;&lt;/DisplayText&gt;&lt;record&gt;&lt;rec-number&gt;1525&lt;/rec-number&gt;&lt;foreign-keys&gt;&lt;key app="EN" db-id="55vwdx5eadtrfieswwxpp2ajsrp2f0w25twa" timestamp="1542987729"&gt;1525&lt;/key&gt;&lt;/foreign-keys&gt;&lt;ref-type name="Conference Proceedings"&gt;10&lt;/ref-type&gt;&lt;contributors&gt;&lt;authors&gt;&lt;author&gt;Anna Turkova&lt;/author&gt;&lt;author&gt;Pauline DJ Bollen&lt;/author&gt;&lt;author&gt;Elizabeth Kaudha&lt;/author&gt;&lt;author&gt;Ennie Chidziva&lt;/author&gt;&lt;author&gt;Abbas Lugemwa&lt;/author&gt;&lt;author&gt;Adeadata Kekitiinwa&lt;/author&gt;&lt;author&gt;Anna Parker&lt;/author&gt;&lt;author&gt;Clare Shakeshaft&lt;/author&gt;&lt;author&gt;Samuel Montero&lt;/author&gt;&lt;author&gt;Angela Colbers&lt;/author&gt;&lt;author&gt;Annet Nanduudu&lt;/author&gt;&lt;author&gt;Hilda Mujuru&lt;/author&gt;&lt;author&gt;Shafic Makumbi&lt;/author&gt;&lt;author&gt;Pauline Amuge&lt;/author&gt;&lt;author&gt;Pablo Rojo&lt;/author&gt;&lt;author&gt;Deborah Ford&lt;/author&gt;&lt;author&gt;David M Burger&lt;/author&gt;&lt;author&gt;Diana M Gibb&lt;/author&gt;&lt;author&gt;and the ODYSSEY trial team &lt;/author&gt;&lt;/authors&gt;&lt;/contributors&gt;&lt;titles&gt;&lt;title&gt;Steady-state phamacokinetics and early safety data in HIV-infected African children weighing &amp;gt;25kg after switching to 50mg film-coated dolutegravir tablets in the ODYSSEY trial&lt;/title&gt;&lt;secondary-title&gt;10th International Workshop on HIV Pediatrics&lt;/secondary-title&gt;&lt;/titles&gt;&lt;dates&gt;&lt;year&gt;2018&lt;/year&gt;&lt;/dates&gt;&lt;pub-location&gt;Amsterdam&lt;/pub-location&gt;&lt;urls&gt;&lt;related-urls&gt;&lt;url&gt;&lt;style face="underline" font="default" size="100%"&gt;http://regist2.virology-education.com/presentations/2018/10PED/17_turkova.pdf&lt;/style&gt;&lt;/url&gt;&lt;/related-urls&gt;&lt;/urls&gt;&lt;/record&gt;&lt;/Cite&gt;&lt;/EndNote&gt;</w:instrTex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5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 xml:space="preserve"> Odyssey</w:t>
            </w:r>
          </w:p>
        </w:tc>
        <w:tc>
          <w:tcPr>
            <w:tcW w:w="2143" w:type="dxa"/>
            <w:gridSpan w:val="2"/>
            <w:shd w:val="clear" w:color="auto" w:fill="auto"/>
          </w:tcPr>
          <w:p w14:paraId="1C2FA55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lets</w:t>
            </w:r>
          </w:p>
          <w:p w14:paraId="6AE5B7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 25 mg QD (PK1)</w:t>
            </w:r>
          </w:p>
          <w:p w14:paraId="09B497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 50 mg QD (PK2)</w:t>
            </w:r>
          </w:p>
          <w:p w14:paraId="701D388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: 35 mg QD (PK1)</w:t>
            </w:r>
          </w:p>
          <w:p w14:paraId="2C0E0E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: 50 mg QD (PK2)</w:t>
            </w:r>
          </w:p>
          <w:p w14:paraId="323FAF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gridSpan w:val="3"/>
            <w:shd w:val="clear" w:color="auto" w:fill="auto"/>
          </w:tcPr>
          <w:p w14:paraId="503D645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&lt;18 years</w:t>
            </w:r>
          </w:p>
          <w:p w14:paraId="5E406F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25 to &lt;40 kg</w:t>
            </w:r>
          </w:p>
          <w:p w14:paraId="68FA87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 n=18</w:t>
            </w:r>
          </w:p>
          <w:p w14:paraId="6E39CC5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 40 kg: n=10</w:t>
            </w:r>
          </w:p>
          <w:p w14:paraId="3A604CB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asted</w:t>
            </w:r>
          </w:p>
          <w:p w14:paraId="1B6CDE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AA781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  <w:shd w:val="clear" w:color="auto" w:fill="auto"/>
          </w:tcPr>
          <w:p w14:paraId="472EE9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6DADE2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</w:t>
            </w:r>
          </w:p>
          <w:p w14:paraId="42C884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.7 (7.5-17.9)</w:t>
            </w:r>
          </w:p>
          <w:p w14:paraId="218CEFE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6DBAA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:</w:t>
            </w:r>
          </w:p>
          <w:p w14:paraId="24227B0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1.2 (9.8-17.8) </w:t>
            </w:r>
          </w:p>
          <w:p w14:paraId="59D6E1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55" w:type="dxa"/>
            <w:gridSpan w:val="3"/>
            <w:shd w:val="clear" w:color="auto" w:fill="auto"/>
          </w:tcPr>
          <w:p w14:paraId="238D7F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0658341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:</w:t>
            </w:r>
          </w:p>
          <w:p w14:paraId="00D213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.5 (25.0-30.7)</w:t>
            </w:r>
          </w:p>
          <w:p w14:paraId="1652EA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5FAF8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:</w:t>
            </w:r>
          </w:p>
          <w:p w14:paraId="082DA6C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1.0 (29.9-38.2)</w:t>
            </w:r>
          </w:p>
          <w:p w14:paraId="5A642B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36" w:type="dxa"/>
            <w:gridSpan w:val="3"/>
            <w:shd w:val="clear" w:color="auto" w:fill="auto"/>
          </w:tcPr>
          <w:p w14:paraId="4FED36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345" w:type="dxa"/>
            <w:gridSpan w:val="2"/>
            <w:shd w:val="clear" w:color="auto" w:fill="auto"/>
          </w:tcPr>
          <w:p w14:paraId="5A4FAA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 (CV%):</w:t>
            </w:r>
          </w:p>
          <w:p w14:paraId="3D417C7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 (25mg):</w:t>
            </w:r>
          </w:p>
          <w:p w14:paraId="1450801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3.1(23%)</w:t>
            </w:r>
          </w:p>
          <w:p w14:paraId="6F4F38F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D4A300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 (50mg):</w:t>
            </w:r>
          </w:p>
          <w:p w14:paraId="3222638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8.7 (27%)</w:t>
            </w:r>
          </w:p>
          <w:p w14:paraId="6C50EE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7E381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 (35mg):</w:t>
            </w:r>
          </w:p>
          <w:p w14:paraId="6DDBD3E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.3 (35%)</w:t>
            </w:r>
          </w:p>
          <w:p w14:paraId="255E081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368F7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 (50mg):</w:t>
            </w:r>
          </w:p>
          <w:p w14:paraId="0CEBDC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53.5 (32%)</w:t>
            </w:r>
          </w:p>
          <w:p w14:paraId="4F7A66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gridSpan w:val="2"/>
            <w:shd w:val="clear" w:color="auto" w:fill="auto"/>
          </w:tcPr>
          <w:p w14:paraId="25C28C5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eometric mean (CV%):</w:t>
            </w:r>
          </w:p>
          <w:p w14:paraId="338E98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 (25mg):</w:t>
            </w:r>
          </w:p>
          <w:p w14:paraId="00824D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8 (48%)</w:t>
            </w:r>
          </w:p>
          <w:p w14:paraId="21D3C4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413BF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 (50mg):</w:t>
            </w:r>
          </w:p>
          <w:p w14:paraId="14B1BB2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5 (42%)</w:t>
            </w:r>
          </w:p>
          <w:p w14:paraId="0164C4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1C778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 (35mg):</w:t>
            </w:r>
          </w:p>
          <w:p w14:paraId="2C6775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5 (63%)</w:t>
            </w:r>
          </w:p>
          <w:p w14:paraId="1819B69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D7E87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 (50mg):</w:t>
            </w:r>
          </w:p>
          <w:p w14:paraId="6A0FC4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0.63 (49%)</w:t>
            </w:r>
          </w:p>
          <w:p w14:paraId="79FD71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354" w:type="dxa"/>
            <w:gridSpan w:val="2"/>
          </w:tcPr>
          <w:p w14:paraId="0AF37F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eometric mean (CV%):</w:t>
            </w:r>
          </w:p>
          <w:p w14:paraId="3A6706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 (25mg):</w:t>
            </w:r>
          </w:p>
          <w:p w14:paraId="1D7E08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16 (24%)</w:t>
            </w:r>
          </w:p>
          <w:p w14:paraId="070A78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7CE43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 to &lt;30 kg (50mg):</w:t>
            </w:r>
          </w:p>
          <w:p w14:paraId="7EFA244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41 (25%)</w:t>
            </w:r>
          </w:p>
          <w:p w14:paraId="5D4E1F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9162AE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 (35mg):</w:t>
            </w:r>
          </w:p>
          <w:p w14:paraId="027873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98 (28%)</w:t>
            </w:r>
          </w:p>
          <w:p w14:paraId="61F5B25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9C70C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 to &lt;40 kg (50mg):</w:t>
            </w:r>
          </w:p>
          <w:p w14:paraId="543CF5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5.22 (25%)</w:t>
            </w:r>
          </w:p>
          <w:p w14:paraId="419F33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4EDDD108" w14:textId="77777777" w:rsidTr="00167F41">
        <w:trPr>
          <w:trHeight w:val="956"/>
        </w:trPr>
        <w:tc>
          <w:tcPr>
            <w:tcW w:w="1367" w:type="dxa"/>
            <w:shd w:val="clear" w:color="auto" w:fill="auto"/>
          </w:tcPr>
          <w:p w14:paraId="0FE5A9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>Bollen et al. (Ref.)</w:t>
            </w:r>
          </w:p>
          <w:p w14:paraId="78ACA1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Odyssey (CROI 2019)</w:t>
            </w:r>
          </w:p>
        </w:tc>
        <w:tc>
          <w:tcPr>
            <w:tcW w:w="2143" w:type="dxa"/>
            <w:gridSpan w:val="2"/>
            <w:shd w:val="clear" w:color="auto" w:fill="auto"/>
          </w:tcPr>
          <w:p w14:paraId="11C26B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lets (FCT) and Dispersible tablets (DT)</w:t>
            </w:r>
          </w:p>
          <w:p w14:paraId="6A953E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 to &lt;25 kg: 50 mg FCT QD </w:t>
            </w:r>
          </w:p>
          <w:p w14:paraId="7A8919E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 to &lt;25 kg: 30 mg DT QD </w:t>
            </w:r>
          </w:p>
        </w:tc>
        <w:tc>
          <w:tcPr>
            <w:tcW w:w="1843" w:type="dxa"/>
            <w:gridSpan w:val="3"/>
            <w:shd w:val="clear" w:color="auto" w:fill="auto"/>
          </w:tcPr>
          <w:p w14:paraId="78B40DE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&lt;18 years</w:t>
            </w:r>
          </w:p>
          <w:p w14:paraId="2E8761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20 to &lt;25 kg</w:t>
            </w:r>
          </w:p>
          <w:p w14:paraId="1AAB46A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 FCT: n=7</w:t>
            </w:r>
          </w:p>
          <w:p w14:paraId="37C1F2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 DT: n=8</w:t>
            </w:r>
          </w:p>
          <w:p w14:paraId="2689615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F6776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asted</w:t>
            </w:r>
          </w:p>
          <w:p w14:paraId="3F488BC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  <w:shd w:val="clear" w:color="auto" w:fill="auto"/>
          </w:tcPr>
          <w:p w14:paraId="5D2621E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1AEED2D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 FCT:</w:t>
            </w:r>
          </w:p>
          <w:p w14:paraId="571B3F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7 (8.1-11.7)</w:t>
            </w:r>
          </w:p>
          <w:p w14:paraId="4B6495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 to &lt;25 kg DT: </w:t>
            </w:r>
          </w:p>
          <w:p w14:paraId="6CC70D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8.6 (6.8-11.3)</w:t>
            </w:r>
          </w:p>
          <w:p w14:paraId="2B52AA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55" w:type="dxa"/>
            <w:gridSpan w:val="3"/>
            <w:shd w:val="clear" w:color="auto" w:fill="auto"/>
          </w:tcPr>
          <w:p w14:paraId="1D6ABBF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22B8C1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 FCT:</w:t>
            </w:r>
          </w:p>
          <w:p w14:paraId="24D6BC4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.4 (20.5-24.5)</w:t>
            </w:r>
          </w:p>
          <w:p w14:paraId="5D01B1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 to &lt;25 kg DT: </w:t>
            </w:r>
          </w:p>
          <w:p w14:paraId="250C26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.8 (20.3-22.7)</w:t>
            </w:r>
          </w:p>
          <w:p w14:paraId="5E3883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36" w:type="dxa"/>
            <w:gridSpan w:val="3"/>
            <w:shd w:val="clear" w:color="auto" w:fill="auto"/>
          </w:tcPr>
          <w:p w14:paraId="392ACB1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345" w:type="dxa"/>
            <w:gridSpan w:val="2"/>
            <w:shd w:val="clear" w:color="auto" w:fill="auto"/>
          </w:tcPr>
          <w:p w14:paraId="39BDBB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 (CV%):</w:t>
            </w:r>
          </w:p>
          <w:p w14:paraId="3EC538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 FCT:</w:t>
            </w:r>
          </w:p>
          <w:p w14:paraId="2F21E7C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2.8 (30%)</w:t>
            </w:r>
          </w:p>
          <w:p w14:paraId="42C63B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 to &lt;25 kg DT: </w:t>
            </w:r>
          </w:p>
          <w:p w14:paraId="49DAE9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1.8 (28%)</w:t>
            </w:r>
          </w:p>
        </w:tc>
        <w:tc>
          <w:tcPr>
            <w:tcW w:w="1418" w:type="dxa"/>
            <w:gridSpan w:val="2"/>
            <w:shd w:val="clear" w:color="auto" w:fill="auto"/>
          </w:tcPr>
          <w:p w14:paraId="6E482D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eometric mean (CV%):</w:t>
            </w:r>
          </w:p>
          <w:p w14:paraId="61F7DB5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 FCT:</w:t>
            </w:r>
          </w:p>
          <w:p w14:paraId="7CA5C9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7 (51%)</w:t>
            </w:r>
          </w:p>
          <w:p w14:paraId="7F37F45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 to &lt;25 kg DT: </w:t>
            </w:r>
          </w:p>
          <w:p w14:paraId="20A510C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1 (74%)</w:t>
            </w:r>
          </w:p>
        </w:tc>
        <w:tc>
          <w:tcPr>
            <w:tcW w:w="1354" w:type="dxa"/>
            <w:gridSpan w:val="2"/>
          </w:tcPr>
          <w:p w14:paraId="7780BF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eometric mean (CV%):</w:t>
            </w:r>
          </w:p>
          <w:p w14:paraId="212CBC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 to &lt;25 kg FCT:</w:t>
            </w:r>
          </w:p>
          <w:p w14:paraId="4C4619A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07 (29%)</w:t>
            </w:r>
          </w:p>
          <w:p w14:paraId="385438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0 to &lt;25 kg DT: </w:t>
            </w:r>
          </w:p>
          <w:p w14:paraId="11FDC0E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42 (25%)</w:t>
            </w:r>
          </w:p>
        </w:tc>
      </w:tr>
      <w:tr w:rsidR="00167F41" w:rsidRPr="00952115" w14:paraId="1B816E8A" w14:textId="77777777" w:rsidTr="00167F41">
        <w:trPr>
          <w:trHeight w:val="458"/>
        </w:trPr>
        <w:tc>
          <w:tcPr>
            <w:tcW w:w="1367" w:type="dxa"/>
            <w:shd w:val="clear" w:color="auto" w:fill="auto"/>
          </w:tcPr>
          <w:p w14:paraId="2EA8F075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Adult refrence data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NaW48L0F1dGhvcj48WWVhcj4yMDExPC9ZZWFyPjxSZWNO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NaW48L0F1dGhvcj48WWVhcj4yMDExPC9ZZWFyPjxSZWNO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67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2143" w:type="dxa"/>
            <w:gridSpan w:val="2"/>
            <w:shd w:val="clear" w:color="auto" w:fill="auto"/>
          </w:tcPr>
          <w:p w14:paraId="221D761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 mg DTG QD</w:t>
            </w:r>
          </w:p>
        </w:tc>
        <w:tc>
          <w:tcPr>
            <w:tcW w:w="1843" w:type="dxa"/>
            <w:gridSpan w:val="3"/>
            <w:shd w:val="clear" w:color="auto" w:fill="auto"/>
          </w:tcPr>
          <w:p w14:paraId="5F485C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asted</w:t>
            </w:r>
          </w:p>
        </w:tc>
        <w:tc>
          <w:tcPr>
            <w:tcW w:w="1559" w:type="dxa"/>
            <w:gridSpan w:val="2"/>
            <w:shd w:val="clear" w:color="auto" w:fill="D9D9D9" w:themeFill="background1" w:themeFillShade="D9"/>
          </w:tcPr>
          <w:p w14:paraId="760D7B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55" w:type="dxa"/>
            <w:gridSpan w:val="3"/>
            <w:shd w:val="clear" w:color="auto" w:fill="D9D9D9" w:themeFill="background1" w:themeFillShade="D9"/>
          </w:tcPr>
          <w:p w14:paraId="7E3BBAD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36" w:type="dxa"/>
            <w:gridSpan w:val="3"/>
            <w:shd w:val="clear" w:color="auto" w:fill="D9D9D9" w:themeFill="background1" w:themeFillShade="D9"/>
          </w:tcPr>
          <w:p w14:paraId="547D068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345" w:type="dxa"/>
            <w:gridSpan w:val="2"/>
            <w:shd w:val="clear" w:color="auto" w:fill="auto"/>
          </w:tcPr>
          <w:p w14:paraId="5B6F68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M (CV%):</w:t>
            </w:r>
          </w:p>
          <w:p w14:paraId="5C1022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3.4 (20%)</w:t>
            </w:r>
          </w:p>
        </w:tc>
        <w:tc>
          <w:tcPr>
            <w:tcW w:w="1418" w:type="dxa"/>
            <w:gridSpan w:val="2"/>
            <w:shd w:val="clear" w:color="auto" w:fill="auto"/>
          </w:tcPr>
          <w:p w14:paraId="720368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M (CV%):</w:t>
            </w:r>
          </w:p>
          <w:p w14:paraId="07D4CB9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83 (26%)</w:t>
            </w:r>
          </w:p>
        </w:tc>
        <w:tc>
          <w:tcPr>
            <w:tcW w:w="1354" w:type="dxa"/>
            <w:gridSpan w:val="2"/>
          </w:tcPr>
          <w:p w14:paraId="099204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M (CV%):</w:t>
            </w:r>
          </w:p>
          <w:p w14:paraId="41CAC8AD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34 (16%)</w:t>
            </w:r>
          </w:p>
        </w:tc>
      </w:tr>
      <w:tr w:rsidR="00167F41" w:rsidRPr="00952115" w14:paraId="25EF9148" w14:textId="77777777" w:rsidTr="00167F41">
        <w:trPr>
          <w:trHeight w:val="626"/>
        </w:trPr>
        <w:tc>
          <w:tcPr>
            <w:tcW w:w="14220" w:type="dxa"/>
            <w:gridSpan w:val="20"/>
            <w:shd w:val="clear" w:color="auto" w:fill="B4C6E7" w:themeFill="accent1" w:themeFillTint="66"/>
          </w:tcPr>
          <w:p w14:paraId="4F7A67DE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Raltegravir</w:t>
            </w:r>
            <w:proofErr w:type="spellEnd"/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RTG)</w:t>
            </w:r>
          </w:p>
        </w:tc>
      </w:tr>
      <w:tr w:rsidR="00167F41" w:rsidRPr="00952115" w14:paraId="1041DDF4" w14:textId="77777777" w:rsidTr="00167F41">
        <w:trPr>
          <w:trHeight w:val="422"/>
        </w:trPr>
        <w:tc>
          <w:tcPr>
            <w:tcW w:w="1367" w:type="dxa"/>
            <w:shd w:val="clear" w:color="auto" w:fill="BFBFBF" w:themeFill="background1" w:themeFillShade="BF"/>
          </w:tcPr>
          <w:p w14:paraId="72A544A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Reference</w:t>
            </w:r>
          </w:p>
        </w:tc>
        <w:tc>
          <w:tcPr>
            <w:tcW w:w="1718" w:type="dxa"/>
            <w:shd w:val="clear" w:color="auto" w:fill="BFBFBF" w:themeFill="background1" w:themeFillShade="BF"/>
          </w:tcPr>
          <w:p w14:paraId="4946CDA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Dose and formulation</w:t>
            </w:r>
          </w:p>
        </w:tc>
        <w:tc>
          <w:tcPr>
            <w:tcW w:w="1843" w:type="dxa"/>
            <w:gridSpan w:val="3"/>
            <w:shd w:val="clear" w:color="auto" w:fill="BFBFBF" w:themeFill="background1" w:themeFillShade="BF"/>
          </w:tcPr>
          <w:p w14:paraId="3C4C28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opulation</w:t>
            </w:r>
          </w:p>
        </w:tc>
        <w:tc>
          <w:tcPr>
            <w:tcW w:w="2410" w:type="dxa"/>
            <w:gridSpan w:val="4"/>
            <w:shd w:val="clear" w:color="auto" w:fill="BFBFBF" w:themeFill="background1" w:themeFillShade="BF"/>
          </w:tcPr>
          <w:p w14:paraId="50AF36F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ge (years, unless stated differently)</w:t>
            </w:r>
          </w:p>
        </w:tc>
        <w:tc>
          <w:tcPr>
            <w:tcW w:w="1417" w:type="dxa"/>
            <w:gridSpan w:val="3"/>
            <w:shd w:val="clear" w:color="auto" w:fill="BFBFBF" w:themeFill="background1" w:themeFillShade="BF"/>
          </w:tcPr>
          <w:p w14:paraId="6CDDA1E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Weight (kg)</w:t>
            </w:r>
          </w:p>
        </w:tc>
        <w:tc>
          <w:tcPr>
            <w:tcW w:w="1747" w:type="dxa"/>
            <w:gridSpan w:val="3"/>
            <w:shd w:val="clear" w:color="auto" w:fill="BFBFBF" w:themeFill="background1" w:themeFillShade="BF"/>
          </w:tcPr>
          <w:p w14:paraId="0D9865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uppression rates</w:t>
            </w:r>
          </w:p>
          <w:p w14:paraId="2A831F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1209" w:type="dxa"/>
            <w:gridSpan w:val="2"/>
            <w:shd w:val="clear" w:color="auto" w:fill="BFBFBF" w:themeFill="background1" w:themeFillShade="BF"/>
          </w:tcPr>
          <w:p w14:paraId="035011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UC</w:t>
            </w:r>
          </w:p>
        </w:tc>
        <w:tc>
          <w:tcPr>
            <w:tcW w:w="1212" w:type="dxa"/>
            <w:gridSpan w:val="2"/>
            <w:shd w:val="clear" w:color="auto" w:fill="BFBFBF" w:themeFill="background1" w:themeFillShade="BF"/>
          </w:tcPr>
          <w:p w14:paraId="31C2541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trough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mg/l)</w:t>
            </w:r>
          </w:p>
        </w:tc>
        <w:tc>
          <w:tcPr>
            <w:tcW w:w="1297" w:type="dxa"/>
            <w:shd w:val="clear" w:color="auto" w:fill="BFBFBF" w:themeFill="background1" w:themeFillShade="BF"/>
          </w:tcPr>
          <w:p w14:paraId="0720CC1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 xml:space="preserve">max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</w:tc>
      </w:tr>
      <w:tr w:rsidR="00167F41" w:rsidRPr="00952115" w14:paraId="38338AD4" w14:textId="77777777" w:rsidTr="00167F41">
        <w:trPr>
          <w:trHeight w:val="272"/>
        </w:trPr>
        <w:tc>
          <w:tcPr>
            <w:tcW w:w="1367" w:type="dxa"/>
            <w:shd w:val="clear" w:color="auto" w:fill="D9D9D9" w:themeFill="background1" w:themeFillShade="D9"/>
          </w:tcPr>
          <w:p w14:paraId="49ECA67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RTG twice-daily </w:t>
            </w:r>
          </w:p>
        </w:tc>
        <w:tc>
          <w:tcPr>
            <w:tcW w:w="1718" w:type="dxa"/>
            <w:shd w:val="clear" w:color="auto" w:fill="D9D9D9" w:themeFill="background1" w:themeFillShade="D9"/>
          </w:tcPr>
          <w:p w14:paraId="16BA1D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gridSpan w:val="3"/>
            <w:shd w:val="clear" w:color="auto" w:fill="D9D9D9" w:themeFill="background1" w:themeFillShade="D9"/>
          </w:tcPr>
          <w:p w14:paraId="7D184E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410" w:type="dxa"/>
            <w:gridSpan w:val="4"/>
            <w:shd w:val="clear" w:color="auto" w:fill="D9D9D9" w:themeFill="background1" w:themeFillShade="D9"/>
          </w:tcPr>
          <w:p w14:paraId="288751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shd w:val="clear" w:color="auto" w:fill="D9D9D9" w:themeFill="background1" w:themeFillShade="D9"/>
          </w:tcPr>
          <w:p w14:paraId="6A56F1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47" w:type="dxa"/>
            <w:gridSpan w:val="3"/>
            <w:shd w:val="clear" w:color="auto" w:fill="D9D9D9" w:themeFill="background1" w:themeFillShade="D9"/>
          </w:tcPr>
          <w:p w14:paraId="246AB7E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09" w:type="dxa"/>
            <w:gridSpan w:val="2"/>
            <w:shd w:val="clear" w:color="auto" w:fill="D9D9D9" w:themeFill="background1" w:themeFillShade="D9"/>
          </w:tcPr>
          <w:p w14:paraId="2D1DB8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0-24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h*mg/L)</w:t>
            </w:r>
          </w:p>
        </w:tc>
        <w:tc>
          <w:tcPr>
            <w:tcW w:w="1212" w:type="dxa"/>
            <w:gridSpan w:val="2"/>
            <w:shd w:val="clear" w:color="auto" w:fill="D9D9D9" w:themeFill="background1" w:themeFillShade="D9"/>
          </w:tcPr>
          <w:p w14:paraId="682EF34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7" w:type="dxa"/>
            <w:shd w:val="clear" w:color="auto" w:fill="D9D9D9" w:themeFill="background1" w:themeFillShade="D9"/>
          </w:tcPr>
          <w:p w14:paraId="6C37EA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5AC78704" w14:textId="77777777" w:rsidTr="00167F41">
        <w:trPr>
          <w:trHeight w:val="3140"/>
        </w:trPr>
        <w:tc>
          <w:tcPr>
            <w:tcW w:w="1367" w:type="dxa"/>
            <w:shd w:val="clear" w:color="auto" w:fill="auto"/>
          </w:tcPr>
          <w:p w14:paraId="2C61AAAD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lastRenderedPageBreak/>
              <w:t>Nachmann et al. 2014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OYWNobWFuPC9BdXRob3I+PFllYXI+MjAxNDwvWWVhcj48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OYWNobWFuPC9BdXRob3I+PFllYXI+MjAxNDwvWWVhcj48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68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  <w:p w14:paraId="39DD8983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</w:p>
          <w:p w14:paraId="02F13831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</w:p>
        </w:tc>
        <w:tc>
          <w:tcPr>
            <w:tcW w:w="1718" w:type="dxa"/>
            <w:shd w:val="clear" w:color="auto" w:fill="auto"/>
          </w:tcPr>
          <w:p w14:paraId="7B055B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hewable tablet (CT)</w:t>
            </w:r>
          </w:p>
          <w:p w14:paraId="17A1D94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Film-coated tablet (FCT)</w:t>
            </w:r>
          </w:p>
          <w:p w14:paraId="37190E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</w:p>
          <w:p w14:paraId="574C18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1: FCT</w:t>
            </w:r>
          </w:p>
          <w:p w14:paraId="1D499F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2A: FCT</w:t>
            </w:r>
          </w:p>
          <w:p w14:paraId="2C7B504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2B: CT</w:t>
            </w:r>
          </w:p>
          <w:p w14:paraId="11C261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3: CT</w:t>
            </w:r>
          </w:p>
          <w:p w14:paraId="6916981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2D6AD8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CT: 400mg BD (children weighing at least 25 kg)</w:t>
            </w:r>
          </w:p>
          <w:p w14:paraId="20CB42A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0C990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T: 6 mg/kg BD maximum of 300 mg/day</w:t>
            </w:r>
          </w:p>
        </w:tc>
        <w:tc>
          <w:tcPr>
            <w:tcW w:w="1843" w:type="dxa"/>
            <w:gridSpan w:val="3"/>
            <w:shd w:val="clear" w:color="auto" w:fill="auto"/>
          </w:tcPr>
          <w:p w14:paraId="3FB105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96</w:t>
            </w:r>
          </w:p>
          <w:p w14:paraId="051F91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RT experienced and naive,</w:t>
            </w:r>
          </w:p>
          <w:p w14:paraId="27251C0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2 to &lt;19 years</w:t>
            </w:r>
          </w:p>
          <w:p w14:paraId="55B1F6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737C2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 (N in intensive PK sub-study)</w:t>
            </w:r>
          </w:p>
          <w:p w14:paraId="2128F5A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12 to &lt;19 years FCT (Group 1):  N=59 (11)</w:t>
            </w:r>
          </w:p>
          <w:p w14:paraId="3B64EF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6 to &lt;12 years FCT (Group 2A): N=4 (11)</w:t>
            </w:r>
          </w:p>
          <w:p w14:paraId="2A4591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6 to &lt;12 years CT (Group 2B): N=13 (10)</w:t>
            </w:r>
          </w:p>
          <w:p w14:paraId="49F3EF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2 to &lt;6 years CT (Group 3): N=20 (12)</w:t>
            </w:r>
          </w:p>
          <w:p w14:paraId="2E37C9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410" w:type="dxa"/>
            <w:gridSpan w:val="4"/>
            <w:shd w:val="clear" w:color="auto" w:fill="auto"/>
          </w:tcPr>
          <w:p w14:paraId="2D2909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SD)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</w:p>
          <w:p w14:paraId="1A6B11D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Group 1: 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.2 (1.9)</w:t>
            </w:r>
          </w:p>
          <w:p w14:paraId="18990AD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Group 2A: 10 (1.4) </w:t>
            </w:r>
          </w:p>
          <w:p w14:paraId="42411B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2B: 8.8 (1.6)</w:t>
            </w:r>
          </w:p>
          <w:p w14:paraId="56D023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3: 3.2 (1.2)</w:t>
            </w:r>
          </w:p>
        </w:tc>
        <w:tc>
          <w:tcPr>
            <w:tcW w:w="1417" w:type="dxa"/>
            <w:gridSpan w:val="3"/>
            <w:shd w:val="clear" w:color="auto" w:fill="auto"/>
          </w:tcPr>
          <w:p w14:paraId="09E9FE0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  <w:proofErr w:type="spellEnd"/>
          </w:p>
          <w:p w14:paraId="70C433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1: 43.55</w:t>
            </w:r>
          </w:p>
          <w:p w14:paraId="31F117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2A: 34.54</w:t>
            </w:r>
          </w:p>
          <w:p w14:paraId="091E32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2B: 36.36</w:t>
            </w:r>
          </w:p>
          <w:p w14:paraId="6679E0E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3: 14.24</w:t>
            </w:r>
          </w:p>
          <w:p w14:paraId="6CB574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83F6A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V%)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a</w:t>
            </w:r>
          </w:p>
          <w:p w14:paraId="03EAB32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1:  39.8 (30.8%)</w:t>
            </w:r>
          </w:p>
          <w:p w14:paraId="5DE895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2A: 32.4 (23.2%)</w:t>
            </w:r>
          </w:p>
          <w:p w14:paraId="3EBCF6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2B: 35.1 (31.3%)</w:t>
            </w:r>
          </w:p>
          <w:p w14:paraId="72549DA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3: 13.4 (15.7%)</w:t>
            </w:r>
          </w:p>
        </w:tc>
        <w:tc>
          <w:tcPr>
            <w:tcW w:w="1747" w:type="dxa"/>
            <w:gridSpan w:val="3"/>
            <w:shd w:val="clear" w:color="auto" w:fill="auto"/>
          </w:tcPr>
          <w:p w14:paraId="33316D6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9.1% VL &lt;400 copies/ mL or &gt;1 log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10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decline from baseline at week 48</w:t>
            </w:r>
          </w:p>
          <w:p w14:paraId="0A3E0E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9B9BD6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73.6% VL &lt;400 copies/mL at 48 weeks </w:t>
            </w:r>
          </w:p>
          <w:p w14:paraId="35A329E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F8B397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7.1% VL&lt;50 copies/mL at week 48</w:t>
            </w:r>
          </w:p>
        </w:tc>
        <w:tc>
          <w:tcPr>
            <w:tcW w:w="1209" w:type="dxa"/>
            <w:gridSpan w:val="2"/>
            <w:shd w:val="clear" w:color="auto" w:fill="auto"/>
          </w:tcPr>
          <w:p w14:paraId="2B286D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V%)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  <w:p w14:paraId="48ECC8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lets:</w:t>
            </w:r>
          </w:p>
          <w:p w14:paraId="3EDC0BE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1:</w:t>
            </w:r>
          </w:p>
          <w:p w14:paraId="1AC0D8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 7.4  (97.6%)</w:t>
            </w:r>
          </w:p>
          <w:p w14:paraId="733633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2A:</w:t>
            </w:r>
          </w:p>
          <w:p w14:paraId="01692E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6.7 (120.4%)</w:t>
            </w:r>
          </w:p>
          <w:p w14:paraId="3B2780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hewable tablets:</w:t>
            </w:r>
          </w:p>
          <w:p w14:paraId="7580BF6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2B:</w:t>
            </w:r>
          </w:p>
          <w:p w14:paraId="673B7A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10.5 (33.6%)</w:t>
            </w:r>
          </w:p>
          <w:p w14:paraId="6FE027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3:</w:t>
            </w:r>
          </w:p>
          <w:p w14:paraId="054FDCB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7.3 (58.6%)</w:t>
            </w:r>
          </w:p>
          <w:p w14:paraId="63D2E6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12" w:type="dxa"/>
            <w:gridSpan w:val="2"/>
            <w:shd w:val="clear" w:color="auto" w:fill="auto"/>
          </w:tcPr>
          <w:p w14:paraId="2CECC7D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V%)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  <w:p w14:paraId="12BAA7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lets:</w:t>
            </w:r>
          </w:p>
          <w:p w14:paraId="1DB77A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Group 1: </w:t>
            </w:r>
          </w:p>
          <w:p w14:paraId="22EF5D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 0.1376 (78.3%)</w:t>
            </w:r>
          </w:p>
          <w:p w14:paraId="53EA513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Group 2A:  </w:t>
            </w:r>
          </w:p>
          <w:p w14:paraId="5F3AF6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0.1075 (220.5%)</w:t>
            </w:r>
          </w:p>
          <w:p w14:paraId="7411B9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hewable tablets:</w:t>
            </w:r>
          </w:p>
          <w:p w14:paraId="670BC5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2B:</w:t>
            </w:r>
          </w:p>
          <w:p w14:paraId="49AF77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0.0434 (87.6%)</w:t>
            </w:r>
          </w:p>
          <w:p w14:paraId="6B8B2E26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3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55764949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358 (55.5%)</w:t>
            </w:r>
          </w:p>
        </w:tc>
        <w:tc>
          <w:tcPr>
            <w:tcW w:w="1297" w:type="dxa"/>
          </w:tcPr>
          <w:p w14:paraId="35E65B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CV%)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  <w:p w14:paraId="6150F92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lm coated tablets:</w:t>
            </w:r>
          </w:p>
          <w:p w14:paraId="7A72CA6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Group 1: </w:t>
            </w:r>
          </w:p>
          <w:p w14:paraId="20CB69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 1384.1  (95.1%)</w:t>
            </w:r>
          </w:p>
          <w:p w14:paraId="369166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Group 2A:  </w:t>
            </w:r>
          </w:p>
          <w:p w14:paraId="031F13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 2.247 (129.9%)</w:t>
            </w:r>
          </w:p>
          <w:p w14:paraId="5A45F5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Chewable tablets:</w:t>
            </w:r>
          </w:p>
          <w:p w14:paraId="48D621E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2B:</w:t>
            </w:r>
          </w:p>
          <w:p w14:paraId="59DF7E4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 4.524 (53.3%)</w:t>
            </w:r>
          </w:p>
          <w:p w14:paraId="6DFC17B9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3: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7B26FB4E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.143 (56.5%)</w:t>
            </w:r>
          </w:p>
          <w:p w14:paraId="2183DD25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5F079800" w14:textId="77777777" w:rsidTr="00167F41">
        <w:trPr>
          <w:trHeight w:val="269"/>
        </w:trPr>
        <w:tc>
          <w:tcPr>
            <w:tcW w:w="1367" w:type="dxa"/>
            <w:shd w:val="clear" w:color="auto" w:fill="auto"/>
          </w:tcPr>
          <w:p w14:paraId="33939599" w14:textId="77777777" w:rsidR="00167F41" w:rsidRPr="00AB28CB" w:rsidRDefault="009003F5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 xml:space="preserve">Nachmann et al. </w:t>
            </w: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lastRenderedPageBreak/>
              <w:t>2015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OYWNobWFuPC9BdXRob3I+PFllYXI+MjAxNTwvWWVhcj48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OYWNobWFuPC9BdXRob3I+PFllYXI+MjAxNTwvWWVhcj48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69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  <w:p w14:paraId="3FDECCB3" w14:textId="77777777" w:rsidR="00167F41" w:rsidRPr="00AB28CB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</w:p>
        </w:tc>
        <w:tc>
          <w:tcPr>
            <w:tcW w:w="1718" w:type="dxa"/>
            <w:shd w:val="clear" w:color="auto" w:fill="auto"/>
          </w:tcPr>
          <w:p w14:paraId="615FB8C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ranules for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suspension</w:t>
            </w:r>
          </w:p>
          <w:p w14:paraId="303FBA2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 6 mg/kg BD</w:t>
            </w:r>
          </w:p>
          <w:p w14:paraId="17D43A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5: 6 mg/kg BD</w:t>
            </w:r>
          </w:p>
        </w:tc>
        <w:tc>
          <w:tcPr>
            <w:tcW w:w="1843" w:type="dxa"/>
            <w:gridSpan w:val="3"/>
            <w:shd w:val="clear" w:color="auto" w:fill="auto"/>
          </w:tcPr>
          <w:p w14:paraId="43DC3C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=96</w:t>
            </w:r>
          </w:p>
          <w:p w14:paraId="7303BD9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RT experienced and naive,</w:t>
            </w:r>
          </w:p>
          <w:p w14:paraId="718DC1A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4 weeks to &lt;2 years</w:t>
            </w:r>
          </w:p>
          <w:p w14:paraId="664AA4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</w:p>
          <w:p w14:paraId="58A0CF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Group 4: 6 months to &lt;2 years </w:t>
            </w:r>
          </w:p>
          <w:p w14:paraId="2C35B3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Group 5: 4 weeks to &lt;6 months</w:t>
            </w:r>
          </w:p>
        </w:tc>
        <w:tc>
          <w:tcPr>
            <w:tcW w:w="2410" w:type="dxa"/>
            <w:gridSpan w:val="4"/>
            <w:shd w:val="clear" w:color="auto" w:fill="auto"/>
          </w:tcPr>
          <w:p w14:paraId="232B38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ot reported</w:t>
            </w:r>
          </w:p>
        </w:tc>
        <w:tc>
          <w:tcPr>
            <w:tcW w:w="1417" w:type="dxa"/>
            <w:gridSpan w:val="3"/>
            <w:shd w:val="clear" w:color="auto" w:fill="auto"/>
          </w:tcPr>
          <w:p w14:paraId="4C34CF2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ean (no range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reported):</w:t>
            </w:r>
          </w:p>
          <w:p w14:paraId="20FB84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 8.49</w:t>
            </w:r>
          </w:p>
          <w:p w14:paraId="6C16F5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5: 5.50</w:t>
            </w:r>
          </w:p>
        </w:tc>
        <w:tc>
          <w:tcPr>
            <w:tcW w:w="1747" w:type="dxa"/>
            <w:gridSpan w:val="3"/>
            <w:shd w:val="clear" w:color="auto" w:fill="auto"/>
          </w:tcPr>
          <w:p w14:paraId="47E7124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87.5% VL &lt;400 copies/mL or &gt;1 log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>10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reduction from baseline at week 48</w:t>
            </w:r>
          </w:p>
          <w:p w14:paraId="06B4BF8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F255F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6.7%VL&lt;400copies/mL at week 48</w:t>
            </w:r>
          </w:p>
          <w:p w14:paraId="37DE3A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  <w:p w14:paraId="636D8E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5.5% VL&lt;50copies/mL at week 48</w:t>
            </w:r>
          </w:p>
        </w:tc>
        <w:tc>
          <w:tcPr>
            <w:tcW w:w="1209" w:type="dxa"/>
            <w:gridSpan w:val="2"/>
            <w:shd w:val="clear" w:color="auto" w:fill="auto"/>
          </w:tcPr>
          <w:p w14:paraId="7D0866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eometric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CV%)</w:t>
            </w:r>
          </w:p>
          <w:p w14:paraId="466391F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</w:t>
            </w:r>
          </w:p>
          <w:p w14:paraId="74E452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8 (34%)</w:t>
            </w:r>
          </w:p>
          <w:p w14:paraId="763CFBA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19.8 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µmol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*h)</w:t>
            </w:r>
          </w:p>
          <w:p w14:paraId="1C8FB7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5:</w:t>
            </w:r>
          </w:p>
          <w:p w14:paraId="50909D4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9 (40%)</w:t>
            </w:r>
          </w:p>
          <w:p w14:paraId="56ED6E06" w14:textId="77777777" w:rsidR="00167F41" w:rsidRPr="00952115" w:rsidRDefault="00167F41" w:rsidP="009F0283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22.3 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µmol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*h)</w:t>
            </w:r>
          </w:p>
        </w:tc>
        <w:tc>
          <w:tcPr>
            <w:tcW w:w="1212" w:type="dxa"/>
            <w:gridSpan w:val="2"/>
            <w:shd w:val="clear" w:color="auto" w:fill="auto"/>
          </w:tcPr>
          <w:p w14:paraId="6DA2CA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eometric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CV%):</w:t>
            </w:r>
          </w:p>
          <w:p w14:paraId="194CCB8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</w:t>
            </w:r>
          </w:p>
          <w:p w14:paraId="3229256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479 (52%)</w:t>
            </w:r>
          </w:p>
          <w:p w14:paraId="6F8CCA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108.2 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mol/L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  <w:p w14:paraId="0730CC5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5:</w:t>
            </w:r>
          </w:p>
          <w:p w14:paraId="761CCBB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517 (68%)</w:t>
            </w:r>
          </w:p>
          <w:p w14:paraId="49BF698B" w14:textId="77777777" w:rsidR="00167F41" w:rsidRPr="00952115" w:rsidRDefault="00167F41" w:rsidP="009F0283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116.6 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mol/L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297" w:type="dxa"/>
          </w:tcPr>
          <w:p w14:paraId="4F40D9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Geometric Mean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CV%):</w:t>
            </w:r>
          </w:p>
          <w:p w14:paraId="05DE519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4:</w:t>
            </w:r>
          </w:p>
          <w:p w14:paraId="3CEC10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4.7009 (64.8%) (10,600 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mol/L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  <w:p w14:paraId="47479C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roup 5:</w:t>
            </w:r>
          </w:p>
          <w:p w14:paraId="214BBF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4832 (38.7%)</w:t>
            </w:r>
          </w:p>
          <w:p w14:paraId="71FBAC22" w14:textId="77777777" w:rsidR="00167F41" w:rsidRPr="00952115" w:rsidRDefault="00167F41" w:rsidP="009F0283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5,600 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mol/L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</w:tc>
      </w:tr>
      <w:tr w:rsidR="00167F41" w:rsidRPr="00952115" w14:paraId="3562DC9A" w14:textId="77777777" w:rsidTr="00167F41">
        <w:trPr>
          <w:trHeight w:val="956"/>
        </w:trPr>
        <w:tc>
          <w:tcPr>
            <w:tcW w:w="1367" w:type="dxa"/>
            <w:shd w:val="clear" w:color="auto" w:fill="auto"/>
          </w:tcPr>
          <w:p w14:paraId="415F1762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lastRenderedPageBreak/>
              <w:t>Clarke et al. 2017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Diana Clarke&lt;/Author&gt;&lt;Year&gt;2017&lt;/Year&gt;&lt;RecNum&gt;1484&lt;/RecNum&gt;&lt;DisplayText&gt;&lt;style face="superscript"&gt;70&lt;/style&gt;&lt;/DisplayText&gt;&lt;record&gt;&lt;rec-number&gt;1484&lt;/rec-number&gt;&lt;foreign-keys&gt;&lt;key app="EN" db-id="55vwdx5eadtrfieswwxpp2ajsrp2f0w25twa" timestamp="1536241971"&gt;1484&lt;/key&gt;&lt;/foreign-keys&gt;&lt;ref-type name="Conference Proceedings"&gt;10&lt;/ref-type&gt;&lt;contributors&gt;&lt;authors&gt;&lt;author&gt;Diana Clarke&lt;/author&gt;&lt;author&gt;Edward Acosta&lt;/author&gt;&lt;author&gt;Anne Chain&lt;/author&gt;&lt;author&gt;Mae Cababasay&lt;/author&gt;&lt;author&gt;Jiajia Wang&lt;/author&gt;&lt;author&gt;Hedy Teppler&lt;/author&gt;&lt;author&gt;Elizabeth Smith&lt;/author&gt;&lt;author&gt;Rohan Hazra&lt;/author&gt;&lt;author&gt;Mark Mirochnick&lt;/author&gt;&lt;/authors&gt;&lt;/contributors&gt;&lt;titles&gt;&lt;title&gt;Raltegravir pharmacokinetics and safety in HIV-1 exposed neonates: dosefinding study.&lt;/title&gt;&lt;secondary-title&gt;Conference on Retroviruses and Opportunistic Infections&lt;/secondary-title&gt;&lt;/titles&gt;&lt;dates&gt;&lt;year&gt;2017&lt;/year&gt;&lt;/dates&gt;&lt;pub-location&gt;Seattle, WA&lt;/pub-location&gt;&lt;urls&gt;&lt;related-urls&gt;&lt;url&gt;&lt;style face="underline" font="default" size="100%"&gt;http://www.croiconference.org/sessions/raltegravir-pharmacokinetics-and-safety-hiv-1-exposed-neonates-dose-finding-study&lt;/style&gt;&lt;/url&gt;&lt;/related-urls&gt;&lt;/urls&gt;&lt;/record&gt;&lt;/Cite&gt;&lt;/EndNote&gt;</w:instrTex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70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718" w:type="dxa"/>
            <w:shd w:val="clear" w:color="auto" w:fill="auto"/>
          </w:tcPr>
          <w:p w14:paraId="7810ED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ral granules for suspension</w:t>
            </w:r>
          </w:p>
          <w:p w14:paraId="3C68E5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ay 1 to 7: 1.5 mg/kg QD</w:t>
            </w:r>
          </w:p>
          <w:p w14:paraId="1F3CBBE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ay 8 to 28: 3.0 mg/kg BD</w:t>
            </w:r>
          </w:p>
          <w:p w14:paraId="7800816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4 weeks: 6.0 mg/kg BD</w:t>
            </w:r>
          </w:p>
          <w:p w14:paraId="46711E0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gridSpan w:val="3"/>
            <w:shd w:val="clear" w:color="auto" w:fill="auto"/>
          </w:tcPr>
          <w:p w14:paraId="7C9951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24</w:t>
            </w:r>
          </w:p>
          <w:p w14:paraId="20E9B09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ull term infants &lt;48 hours of age</w:t>
            </w:r>
          </w:p>
          <w:p w14:paraId="40287E7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stational age at birth &gt;37 weeks</w:t>
            </w:r>
          </w:p>
          <w:p w14:paraId="6C88DE3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ing &gt;2 kg</w:t>
            </w:r>
          </w:p>
        </w:tc>
        <w:tc>
          <w:tcPr>
            <w:tcW w:w="2410" w:type="dxa"/>
            <w:gridSpan w:val="4"/>
            <w:shd w:val="clear" w:color="auto" w:fill="auto"/>
          </w:tcPr>
          <w:p w14:paraId="59C0EF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range):</w:t>
            </w:r>
          </w:p>
          <w:p w14:paraId="59BB16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8.5 weeks (37.0-40.9)</w:t>
            </w:r>
          </w:p>
        </w:tc>
        <w:tc>
          <w:tcPr>
            <w:tcW w:w="1417" w:type="dxa"/>
            <w:gridSpan w:val="3"/>
            <w:shd w:val="clear" w:color="auto" w:fill="auto"/>
          </w:tcPr>
          <w:p w14:paraId="7962014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Birth weight:</w:t>
            </w:r>
          </w:p>
          <w:p w14:paraId="3FD8DCF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93 (2.39-3.75)</w:t>
            </w:r>
          </w:p>
        </w:tc>
        <w:tc>
          <w:tcPr>
            <w:tcW w:w="1747" w:type="dxa"/>
            <w:gridSpan w:val="3"/>
            <w:shd w:val="clear" w:color="auto" w:fill="auto"/>
          </w:tcPr>
          <w:p w14:paraId="7DA28CA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HIV NAT results were negative</w:t>
            </w:r>
          </w:p>
        </w:tc>
        <w:tc>
          <w:tcPr>
            <w:tcW w:w="1209" w:type="dxa"/>
            <w:gridSpan w:val="2"/>
            <w:shd w:val="clear" w:color="auto" w:fill="auto"/>
          </w:tcPr>
          <w:p w14:paraId="5FFBE6F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 (CV%):</w:t>
            </w:r>
          </w:p>
          <w:p w14:paraId="5DD7B5F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5mg/kg QD (infants):</w:t>
            </w:r>
          </w:p>
          <w:p w14:paraId="376BCB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8.2 (38.4%)</w:t>
            </w:r>
          </w:p>
          <w:p w14:paraId="3D5F258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62FF9F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0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/kg:</w:t>
            </w:r>
          </w:p>
          <w:p w14:paraId="7994987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.3 (43.3%)</w:t>
            </w:r>
          </w:p>
        </w:tc>
        <w:tc>
          <w:tcPr>
            <w:tcW w:w="1212" w:type="dxa"/>
            <w:gridSpan w:val="2"/>
            <w:shd w:val="clear" w:color="auto" w:fill="auto"/>
          </w:tcPr>
          <w:p w14:paraId="54A93DF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 (CV%):</w:t>
            </w:r>
          </w:p>
          <w:p w14:paraId="7BBAB33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5mg/kg QD (infants):</w:t>
            </w:r>
          </w:p>
          <w:p w14:paraId="447B70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948 (64.2%)</w:t>
            </w:r>
          </w:p>
          <w:p w14:paraId="4E98893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CD5CAB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0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/kg:</w:t>
            </w:r>
          </w:p>
          <w:p w14:paraId="40CEBB5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76 (93.8%)</w:t>
            </w:r>
          </w:p>
        </w:tc>
        <w:tc>
          <w:tcPr>
            <w:tcW w:w="1297" w:type="dxa"/>
          </w:tcPr>
          <w:p w14:paraId="55F642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 (CV%):</w:t>
            </w:r>
          </w:p>
          <w:p w14:paraId="63664F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5mg/kg QD (infants):</w:t>
            </w:r>
          </w:p>
          <w:p w14:paraId="670428B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350 (35.0%)</w:t>
            </w:r>
          </w:p>
          <w:p w14:paraId="259A675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F7C632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0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g/kg:</w:t>
            </w:r>
          </w:p>
          <w:p w14:paraId="51F4BF7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850 (41.9%)</w:t>
            </w:r>
          </w:p>
        </w:tc>
      </w:tr>
      <w:tr w:rsidR="00167F41" w:rsidRPr="00952115" w14:paraId="1A83085C" w14:textId="77777777" w:rsidTr="00167F41">
        <w:trPr>
          <w:trHeight w:val="956"/>
        </w:trPr>
        <w:tc>
          <w:tcPr>
            <w:tcW w:w="1367" w:type="dxa"/>
            <w:shd w:val="clear" w:color="auto" w:fill="auto"/>
          </w:tcPr>
          <w:p w14:paraId="2CB5D0A5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Adult reference data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FDA&lt;/Author&gt;&lt;Year&gt;2013&lt;/Year&gt;&lt;RecNum&gt;1445&lt;/RecNum&gt;&lt;DisplayText&gt;&lt;style face="superscript"&gt;71&lt;/style&gt;&lt;/DisplayText&gt;&lt;record&gt;&lt;rec-number&gt;1445&lt;/rec-number&gt;&lt;foreign-keys&gt;&lt;key app="EN" db-id="55vwdx5eadtrfieswwxpp2ajsrp2f0w25twa" timestamp="1535386786"&gt;1445&lt;/key&gt;&lt;/foreign-keys&gt;&lt;ref-type name="Web Page"&gt;12&lt;/ref-type&gt;&lt;contributors&gt;&lt;authors&gt;&lt;author&gt;FDA&lt;/author&gt;&lt;/authors&gt;&lt;/contributors&gt;&lt;titles&gt;&lt;title&gt;Isentress, FDA, Clinical Pharmacology Biopharmaceutics Review(s)&lt;/title&gt;&lt;/titles&gt;&lt;volume&gt;2018&lt;/volume&gt;&lt;number&gt;August 27,&lt;/number&gt;&lt;dates&gt;&lt;year&gt;2013&lt;/year&gt;&lt;pub-dates&gt;&lt;date&gt;December 4, 2013&lt;/date&gt;&lt;/pub-dates&gt;&lt;/dates&gt;&lt;urls&gt;&lt;related-urls&gt;&lt;url&gt;&lt;style face="normal" font="default" size="100%"&gt;[&lt;/style&gt;&lt;style face="underline" font="default" size="100%"&gt;https://www.accessdata.fda.gov/drugsatfda_docs/nda/2013/205786Orig1s000SumR.pdf&lt;/style&gt;&lt;/url&gt;&lt;/related-urls&gt;&lt;/urls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71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718" w:type="dxa"/>
            <w:shd w:val="clear" w:color="auto" w:fill="auto"/>
          </w:tcPr>
          <w:p w14:paraId="5612157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0mg BD</w:t>
            </w:r>
          </w:p>
        </w:tc>
        <w:tc>
          <w:tcPr>
            <w:tcW w:w="1843" w:type="dxa"/>
            <w:gridSpan w:val="3"/>
            <w:shd w:val="clear" w:color="auto" w:fill="D9D9D9" w:themeFill="background1" w:themeFillShade="D9"/>
          </w:tcPr>
          <w:p w14:paraId="0ECE7A0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410" w:type="dxa"/>
            <w:gridSpan w:val="4"/>
            <w:shd w:val="clear" w:color="auto" w:fill="D9D9D9" w:themeFill="background1" w:themeFillShade="D9"/>
          </w:tcPr>
          <w:p w14:paraId="222C4BC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gridSpan w:val="3"/>
            <w:shd w:val="clear" w:color="auto" w:fill="D9D9D9" w:themeFill="background1" w:themeFillShade="D9"/>
          </w:tcPr>
          <w:p w14:paraId="186457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747" w:type="dxa"/>
            <w:gridSpan w:val="3"/>
            <w:shd w:val="clear" w:color="auto" w:fill="D9D9D9" w:themeFill="background1" w:themeFillShade="D9"/>
          </w:tcPr>
          <w:p w14:paraId="5C884D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09" w:type="dxa"/>
            <w:gridSpan w:val="2"/>
            <w:shd w:val="clear" w:color="auto" w:fill="auto"/>
          </w:tcPr>
          <w:p w14:paraId="74120A0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ometric Mean</w:t>
            </w:r>
          </w:p>
          <w:p w14:paraId="7317A94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7.67 </w:t>
            </w:r>
          </w:p>
          <w:p w14:paraId="6DC5D0A6" w14:textId="77777777" w:rsidR="00167F41" w:rsidRPr="00952115" w:rsidRDefault="00167F41" w:rsidP="009F0283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17.3 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µmol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*h)</w:t>
            </w:r>
          </w:p>
        </w:tc>
        <w:tc>
          <w:tcPr>
            <w:tcW w:w="1212" w:type="dxa"/>
            <w:gridSpan w:val="2"/>
            <w:shd w:val="clear" w:color="auto" w:fill="auto"/>
          </w:tcPr>
          <w:p w14:paraId="58E251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eometric Mean:</w:t>
            </w:r>
          </w:p>
          <w:p w14:paraId="7D62B24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0.0717</w:t>
            </w:r>
          </w:p>
          <w:p w14:paraId="4E5D51DC" w14:textId="77777777" w:rsidR="00167F41" w:rsidRPr="00952115" w:rsidRDefault="00167F41" w:rsidP="009F0283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161.6 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mol/L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297" w:type="dxa"/>
          </w:tcPr>
          <w:p w14:paraId="6D1A54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Geometric Mean:</w:t>
            </w:r>
          </w:p>
          <w:p w14:paraId="262DEAC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.749</w:t>
            </w:r>
          </w:p>
          <w:p w14:paraId="4A939334" w14:textId="77777777" w:rsidR="00167F41" w:rsidRPr="00952115" w:rsidRDefault="00167F41" w:rsidP="009F0283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(6,200 </w:t>
            </w:r>
            <w:r w:rsidR="009F028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mol/L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</w:tc>
      </w:tr>
      <w:tr w:rsidR="00167F41" w:rsidRPr="00952115" w14:paraId="6B86349E" w14:textId="77777777" w:rsidTr="00167F41">
        <w:trPr>
          <w:trHeight w:val="573"/>
        </w:trPr>
        <w:tc>
          <w:tcPr>
            <w:tcW w:w="14220" w:type="dxa"/>
            <w:gridSpan w:val="20"/>
            <w:shd w:val="clear" w:color="auto" w:fill="B4C6E7" w:themeFill="accent1" w:themeFillTint="66"/>
          </w:tcPr>
          <w:p w14:paraId="2FE47C6D" w14:textId="77777777" w:rsidR="00167F41" w:rsidRPr="00952115" w:rsidRDefault="00167F41" w:rsidP="00167F4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lastRenderedPageBreak/>
              <w:t>Elvitegravir (EVG) and TAF</w:t>
            </w:r>
          </w:p>
        </w:tc>
      </w:tr>
      <w:tr w:rsidR="00167F41" w:rsidRPr="00952115" w14:paraId="318CDF38" w14:textId="77777777" w:rsidTr="00167F41">
        <w:trPr>
          <w:trHeight w:val="412"/>
        </w:trPr>
        <w:tc>
          <w:tcPr>
            <w:tcW w:w="1367" w:type="dxa"/>
            <w:shd w:val="clear" w:color="auto" w:fill="BFBFBF" w:themeFill="background1" w:themeFillShade="BF"/>
          </w:tcPr>
          <w:p w14:paraId="169D752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Reference</w:t>
            </w:r>
          </w:p>
        </w:tc>
        <w:tc>
          <w:tcPr>
            <w:tcW w:w="2285" w:type="dxa"/>
            <w:gridSpan w:val="3"/>
            <w:shd w:val="clear" w:color="auto" w:fill="BFBFBF" w:themeFill="background1" w:themeFillShade="BF"/>
          </w:tcPr>
          <w:p w14:paraId="31A343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Dose and formulation</w:t>
            </w:r>
          </w:p>
        </w:tc>
        <w:tc>
          <w:tcPr>
            <w:tcW w:w="1985" w:type="dxa"/>
            <w:gridSpan w:val="3"/>
            <w:shd w:val="clear" w:color="auto" w:fill="BFBFBF" w:themeFill="background1" w:themeFillShade="BF"/>
          </w:tcPr>
          <w:p w14:paraId="5F6E423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opulation</w:t>
            </w:r>
          </w:p>
        </w:tc>
        <w:tc>
          <w:tcPr>
            <w:tcW w:w="2126" w:type="dxa"/>
            <w:gridSpan w:val="3"/>
            <w:shd w:val="clear" w:color="auto" w:fill="BFBFBF" w:themeFill="background1" w:themeFillShade="BF"/>
          </w:tcPr>
          <w:p w14:paraId="23EEC07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ge (years, unless stated differently)</w:t>
            </w:r>
          </w:p>
        </w:tc>
        <w:tc>
          <w:tcPr>
            <w:tcW w:w="1485" w:type="dxa"/>
            <w:gridSpan w:val="3"/>
            <w:shd w:val="clear" w:color="auto" w:fill="BFBFBF" w:themeFill="background1" w:themeFillShade="BF"/>
          </w:tcPr>
          <w:p w14:paraId="1959C3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Weight (kg)</w:t>
            </w:r>
          </w:p>
        </w:tc>
        <w:tc>
          <w:tcPr>
            <w:tcW w:w="1254" w:type="dxa"/>
            <w:gridSpan w:val="2"/>
            <w:shd w:val="clear" w:color="auto" w:fill="BFBFBF" w:themeFill="background1" w:themeFillShade="BF"/>
          </w:tcPr>
          <w:p w14:paraId="23AA5F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uppression rates</w:t>
            </w:r>
          </w:p>
          <w:p w14:paraId="5A1E687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1209" w:type="dxa"/>
            <w:gridSpan w:val="2"/>
            <w:shd w:val="clear" w:color="auto" w:fill="BFBFBF" w:themeFill="background1" w:themeFillShade="BF"/>
          </w:tcPr>
          <w:p w14:paraId="5B9BB6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AUC</w:t>
            </w:r>
          </w:p>
        </w:tc>
        <w:tc>
          <w:tcPr>
            <w:tcW w:w="1212" w:type="dxa"/>
            <w:gridSpan w:val="2"/>
            <w:shd w:val="clear" w:color="auto" w:fill="BFBFBF" w:themeFill="background1" w:themeFillShade="BF"/>
          </w:tcPr>
          <w:p w14:paraId="7FB1D80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trough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mg/l)</w:t>
            </w:r>
          </w:p>
        </w:tc>
        <w:tc>
          <w:tcPr>
            <w:tcW w:w="1297" w:type="dxa"/>
            <w:shd w:val="clear" w:color="auto" w:fill="BFBFBF" w:themeFill="background1" w:themeFillShade="BF"/>
          </w:tcPr>
          <w:p w14:paraId="64B93E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 xml:space="preserve">max </w:t>
            </w:r>
            <w:r w:rsidRPr="00952115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mg/L)</w:t>
            </w:r>
          </w:p>
        </w:tc>
      </w:tr>
      <w:tr w:rsidR="00167F41" w:rsidRPr="00952115" w14:paraId="2039005F" w14:textId="77777777" w:rsidTr="00167F41">
        <w:trPr>
          <w:trHeight w:val="298"/>
        </w:trPr>
        <w:tc>
          <w:tcPr>
            <w:tcW w:w="1367" w:type="dxa"/>
            <w:shd w:val="clear" w:color="auto" w:fill="D9D9D9" w:themeFill="background1" w:themeFillShade="D9"/>
          </w:tcPr>
          <w:p w14:paraId="045C30E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bookmarkStart w:id="3" w:name="_GoBack"/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EVG once-daily </w:t>
            </w:r>
          </w:p>
        </w:tc>
        <w:tc>
          <w:tcPr>
            <w:tcW w:w="2285" w:type="dxa"/>
            <w:gridSpan w:val="3"/>
            <w:shd w:val="clear" w:color="auto" w:fill="D9D9D9" w:themeFill="background1" w:themeFillShade="D9"/>
          </w:tcPr>
          <w:p w14:paraId="5FCDB5C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</w:p>
        </w:tc>
        <w:tc>
          <w:tcPr>
            <w:tcW w:w="1985" w:type="dxa"/>
            <w:gridSpan w:val="3"/>
            <w:shd w:val="clear" w:color="auto" w:fill="D9D9D9" w:themeFill="background1" w:themeFillShade="D9"/>
          </w:tcPr>
          <w:p w14:paraId="71C4AB8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3"/>
            <w:shd w:val="clear" w:color="auto" w:fill="D9D9D9" w:themeFill="background1" w:themeFillShade="D9"/>
          </w:tcPr>
          <w:p w14:paraId="20F43D8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85" w:type="dxa"/>
            <w:gridSpan w:val="3"/>
            <w:shd w:val="clear" w:color="auto" w:fill="D9D9D9" w:themeFill="background1" w:themeFillShade="D9"/>
          </w:tcPr>
          <w:p w14:paraId="54E8E01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54" w:type="dxa"/>
            <w:gridSpan w:val="2"/>
            <w:shd w:val="clear" w:color="auto" w:fill="D9D9D9" w:themeFill="background1" w:themeFillShade="D9"/>
          </w:tcPr>
          <w:p w14:paraId="04E8FAB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09" w:type="dxa"/>
            <w:gridSpan w:val="2"/>
            <w:shd w:val="clear" w:color="auto" w:fill="D9D9D9" w:themeFill="background1" w:themeFillShade="D9"/>
          </w:tcPr>
          <w:p w14:paraId="78E61E3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0-24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h*mg/L)</w:t>
            </w:r>
          </w:p>
        </w:tc>
        <w:tc>
          <w:tcPr>
            <w:tcW w:w="1212" w:type="dxa"/>
            <w:gridSpan w:val="2"/>
            <w:shd w:val="clear" w:color="auto" w:fill="D9D9D9" w:themeFill="background1" w:themeFillShade="D9"/>
          </w:tcPr>
          <w:p w14:paraId="2F21C3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7" w:type="dxa"/>
            <w:shd w:val="clear" w:color="auto" w:fill="D9D9D9" w:themeFill="background1" w:themeFillShade="D9"/>
          </w:tcPr>
          <w:p w14:paraId="3D48783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bookmarkEnd w:id="3"/>
      <w:tr w:rsidR="00167F41" w:rsidRPr="00952115" w14:paraId="1D192DD5" w14:textId="77777777" w:rsidTr="00167F41">
        <w:trPr>
          <w:trHeight w:val="956"/>
        </w:trPr>
        <w:tc>
          <w:tcPr>
            <w:tcW w:w="1367" w:type="dxa"/>
            <w:shd w:val="clear" w:color="auto" w:fill="auto"/>
          </w:tcPr>
          <w:p w14:paraId="45CFF1F0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Gaur et al. 2016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HYXVyPC9BdXRob3I+PFllYXI+MjAxNjwvWWVhcj48UmVj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HYXVyPC9BdXRob3I+PFllYXI+MjAxNjwvWWVhcj48UmVj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72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85" w:type="dxa"/>
            <w:gridSpan w:val="3"/>
            <w:shd w:val="clear" w:color="auto" w:fill="auto"/>
          </w:tcPr>
          <w:p w14:paraId="55814B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VG within FDC: 150 mg QD</w:t>
            </w:r>
          </w:p>
          <w:p w14:paraId="5C2F84A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985" w:type="dxa"/>
            <w:gridSpan w:val="3"/>
            <w:shd w:val="clear" w:color="auto" w:fill="auto"/>
          </w:tcPr>
          <w:p w14:paraId="2601B8D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24,</w:t>
            </w:r>
          </w:p>
          <w:p w14:paraId="2B1BE6D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Virologically </w:t>
            </w:r>
            <w:proofErr w:type="spellStart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nsupressed</w:t>
            </w:r>
            <w:proofErr w:type="spellEnd"/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&gt;1000 copies/mL)</w:t>
            </w:r>
          </w:p>
          <w:p w14:paraId="6873B9C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12 to &lt;18 years,</w:t>
            </w:r>
          </w:p>
        </w:tc>
        <w:tc>
          <w:tcPr>
            <w:tcW w:w="2126" w:type="dxa"/>
            <w:gridSpan w:val="3"/>
            <w:shd w:val="clear" w:color="auto" w:fill="auto"/>
          </w:tcPr>
          <w:p w14:paraId="3AAB8BF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 15 (12–17)</w:t>
            </w:r>
          </w:p>
        </w:tc>
        <w:tc>
          <w:tcPr>
            <w:tcW w:w="1485" w:type="dxa"/>
            <w:gridSpan w:val="3"/>
            <w:shd w:val="clear" w:color="auto" w:fill="auto"/>
          </w:tcPr>
          <w:p w14:paraId="6225802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53B2814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2.0 (35.0–88.8)</w:t>
            </w:r>
          </w:p>
        </w:tc>
        <w:tc>
          <w:tcPr>
            <w:tcW w:w="1254" w:type="dxa"/>
            <w:gridSpan w:val="2"/>
            <w:shd w:val="clear" w:color="auto" w:fill="auto"/>
          </w:tcPr>
          <w:p w14:paraId="02167F9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09" w:type="dxa"/>
            <w:gridSpan w:val="2"/>
            <w:shd w:val="clear" w:color="auto" w:fill="auto"/>
          </w:tcPr>
          <w:p w14:paraId="3428EAC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20C33C2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.840 (25.5%)</w:t>
            </w:r>
          </w:p>
        </w:tc>
        <w:tc>
          <w:tcPr>
            <w:tcW w:w="1212" w:type="dxa"/>
            <w:gridSpan w:val="2"/>
            <w:shd w:val="clear" w:color="auto" w:fill="auto"/>
          </w:tcPr>
          <w:p w14:paraId="7CE81BB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6F7CB42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01 (81.0%)</w:t>
            </w:r>
          </w:p>
        </w:tc>
        <w:tc>
          <w:tcPr>
            <w:tcW w:w="1297" w:type="dxa"/>
          </w:tcPr>
          <w:p w14:paraId="1E18AA5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334C9C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230 (19.2%)</w:t>
            </w:r>
          </w:p>
        </w:tc>
      </w:tr>
      <w:tr w:rsidR="00167F41" w:rsidRPr="00952115" w14:paraId="57119A92" w14:textId="77777777" w:rsidTr="00167F41">
        <w:trPr>
          <w:trHeight w:val="956"/>
        </w:trPr>
        <w:tc>
          <w:tcPr>
            <w:tcW w:w="1367" w:type="dxa"/>
            <w:shd w:val="clear" w:color="auto" w:fill="auto"/>
          </w:tcPr>
          <w:p w14:paraId="69FFF501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Natukunda et al. 2017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Natukunda&lt;/Author&gt;&lt;Year&gt;2017&lt;/Year&gt;&lt;RecNum&gt;1415&lt;/RecNum&gt;&lt;DisplayText&gt;&lt;style face="superscript"&gt;73&lt;/style&gt;&lt;/DisplayText&gt;&lt;record&gt;&lt;rec-number&gt;1415&lt;/rec-number&gt;&lt;foreign-keys&gt;&lt;key app="EN" db-id="55vwdx5eadtrfieswwxpp2ajsrp2f0w25twa" timestamp="1534945481"&gt;1415&lt;/key&gt;&lt;/foreign-keys&gt;&lt;ref-type name="Journal Article"&gt;17&lt;/ref-type&gt;&lt;contributors&gt;&lt;authors&gt;&lt;author&gt;Natukunda, Eva&lt;/author&gt;&lt;author&gt;Gaur, Aditya H.&lt;/author&gt;&lt;author&gt;Kosalaraksa, Pope&lt;/author&gt;&lt;author&gt;Batra, Jagmohan&lt;/author&gt;&lt;author&gt;Rakhmanina, Natella&lt;/author&gt;&lt;author&gt;Porter, Danielle&lt;/author&gt;&lt;author&gt;Shao, Yongwu&lt;/author&gt;&lt;author&gt;Zhang, Heather&lt;/author&gt;&lt;author&gt;Pikora, Cheryl&lt;/author&gt;&lt;author&gt;Rhee, Martin S.&lt;/author&gt;&lt;/authors&gt;&lt;/contributors&gt;&lt;titles&gt;&lt;title&gt;Safety, efficacy, and pharmacokinetics of single-tablet elvitegravir, cobicistat, emtricitabine, and tenofovir alafenamide in virologically suppressed, HIV-infected children: a single-arm, open-label trial&lt;/title&gt;&lt;secondary-title&gt;The Lancet Child &amp;amp; Adolescent Health&lt;/secondary-title&gt;&lt;/titles&gt;&lt;pages&gt;27-34&lt;/pages&gt;&lt;volume&gt;1&lt;/volume&gt;&lt;number&gt;1&lt;/number&gt;&lt;dates&gt;&lt;year&gt;2017&lt;/year&gt;&lt;pub-dates&gt;&lt;date&gt;2017/09/01/&lt;/date&gt;&lt;/pub-dates&gt;&lt;/dates&gt;&lt;isbn&gt;2352-4642&lt;/isbn&gt;&lt;urls&gt;&lt;related-urls&gt;&lt;url&gt;http://www.sciencedirect.com/science/article/pii/S2352464217300093&lt;/url&gt;&lt;url&gt;https://ac.els-cdn.com/S2352464217300093/1-s2.0-S2352464217300093-main.pdf?_tid=e9410d37-5f41-415b-b072-9372ac94308d&amp;amp;acdnat=1534945669_b33c2218695b1808de66a24f78a2f337&lt;/url&gt;&lt;/related-urls&gt;&lt;/urls&gt;&lt;electronic-resource-num&gt;https://doi.org/10.1016/S2352-4642(17)30009-3&lt;/electronic-resource-num&gt;&lt;/record&gt;&lt;/Cite&gt;&lt;/EndNote&gt;</w:instrTex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73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85" w:type="dxa"/>
            <w:gridSpan w:val="3"/>
            <w:shd w:val="clear" w:color="auto" w:fill="auto"/>
          </w:tcPr>
          <w:p w14:paraId="1B67232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VG within FDC: 150 mg QD</w:t>
            </w:r>
          </w:p>
          <w:p w14:paraId="5EBC1E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985" w:type="dxa"/>
            <w:gridSpan w:val="3"/>
            <w:shd w:val="clear" w:color="auto" w:fill="auto"/>
          </w:tcPr>
          <w:p w14:paraId="71FD432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23,</w:t>
            </w:r>
          </w:p>
          <w:p w14:paraId="1C06CD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irologically suppressed for more than 6 months</w:t>
            </w:r>
          </w:p>
          <w:p w14:paraId="4C05506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ged 6 to &lt;11 years, weighed at least 25 kg </w:t>
            </w:r>
          </w:p>
        </w:tc>
        <w:tc>
          <w:tcPr>
            <w:tcW w:w="2126" w:type="dxa"/>
            <w:gridSpan w:val="3"/>
            <w:shd w:val="clear" w:color="auto" w:fill="auto"/>
          </w:tcPr>
          <w:p w14:paraId="02E986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53DED6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(8–11)</w:t>
            </w:r>
          </w:p>
        </w:tc>
        <w:tc>
          <w:tcPr>
            <w:tcW w:w="1485" w:type="dxa"/>
            <w:gridSpan w:val="3"/>
            <w:shd w:val="clear" w:color="auto" w:fill="auto"/>
          </w:tcPr>
          <w:p w14:paraId="26CBA10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6CEDF6E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.5 (27.5–33.0)</w:t>
            </w:r>
          </w:p>
        </w:tc>
        <w:tc>
          <w:tcPr>
            <w:tcW w:w="1254" w:type="dxa"/>
            <w:gridSpan w:val="2"/>
            <w:shd w:val="clear" w:color="auto" w:fill="auto"/>
          </w:tcPr>
          <w:p w14:paraId="002659A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% stayed suppressed VL&lt;50 copies/mL</w:t>
            </w:r>
          </w:p>
          <w:p w14:paraId="5A49619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09" w:type="dxa"/>
            <w:gridSpan w:val="2"/>
            <w:shd w:val="clear" w:color="auto" w:fill="auto"/>
          </w:tcPr>
          <w:p w14:paraId="4C327B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</w:t>
            </w:r>
          </w:p>
          <w:p w14:paraId="47BDD58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3.814 (58%)</w:t>
            </w:r>
          </w:p>
        </w:tc>
        <w:tc>
          <w:tcPr>
            <w:tcW w:w="1212" w:type="dxa"/>
            <w:gridSpan w:val="2"/>
            <w:shd w:val="clear" w:color="auto" w:fill="auto"/>
          </w:tcPr>
          <w:p w14:paraId="58B5C0E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4FB58F51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70 (119%)</w:t>
            </w:r>
          </w:p>
        </w:tc>
        <w:tc>
          <w:tcPr>
            <w:tcW w:w="1297" w:type="dxa"/>
          </w:tcPr>
          <w:p w14:paraId="034801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7C7CB3F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055 (39%)</w:t>
            </w:r>
          </w:p>
        </w:tc>
      </w:tr>
      <w:tr w:rsidR="00167F41" w:rsidRPr="00952115" w14:paraId="5A8A7870" w14:textId="77777777" w:rsidTr="00167F41">
        <w:trPr>
          <w:trHeight w:val="323"/>
        </w:trPr>
        <w:tc>
          <w:tcPr>
            <w:tcW w:w="1367" w:type="dxa"/>
            <w:shd w:val="clear" w:color="auto" w:fill="auto"/>
          </w:tcPr>
          <w:p w14:paraId="5963C3A8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 xml:space="preserve">Adult reference 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>data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Natukunda&lt;/Author&gt;&lt;Year&gt;2017&lt;/Year&gt;&lt;RecNum&gt;1415&lt;/RecNum&gt;&lt;DisplayText&gt;&lt;style face="superscript"&gt;73&lt;/style&gt;&lt;/DisplayText&gt;&lt;record&gt;&lt;rec-number&gt;1415&lt;/rec-number&gt;&lt;foreign-keys&gt;&lt;key app="EN" db-id="55vwdx5eadtrfieswwxpp2ajsrp2f0w25twa" timestamp="1534945481"&gt;1415&lt;/key&gt;&lt;/foreign-keys&gt;&lt;ref-type name="Journal Article"&gt;17&lt;/ref-type&gt;&lt;contributors&gt;&lt;authors&gt;&lt;author&gt;Natukunda, Eva&lt;/author&gt;&lt;author&gt;Gaur, Aditya H.&lt;/author&gt;&lt;author&gt;Kosalaraksa, Pope&lt;/author&gt;&lt;author&gt;Batra, Jagmohan&lt;/author&gt;&lt;author&gt;Rakhmanina, Natella&lt;/author&gt;&lt;author&gt;Porter, Danielle&lt;/author&gt;&lt;author&gt;Shao, Yongwu&lt;/author&gt;&lt;author&gt;Zhang, Heather&lt;/author&gt;&lt;author&gt;Pikora, Cheryl&lt;/author&gt;&lt;author&gt;Rhee, Martin S.&lt;/author&gt;&lt;/authors&gt;&lt;/contributors&gt;&lt;titles&gt;&lt;title&gt;Safety, efficacy, and pharmacokinetics of single-tablet elvitegravir, cobicistat, emtricitabine, and tenofovir alafenamide in virologically suppressed, HIV-infected children: a single-arm, open-label trial&lt;/title&gt;&lt;secondary-title&gt;The Lancet Child &amp;amp; Adolescent Health&lt;/secondary-title&gt;&lt;/titles&gt;&lt;pages&gt;27-34&lt;/pages&gt;&lt;volume&gt;1&lt;/volume&gt;&lt;number&gt;1&lt;/number&gt;&lt;dates&gt;&lt;year&gt;2017&lt;/year&gt;&lt;pub-dates&gt;&lt;date&gt;2017/09/01/&lt;/date&gt;&lt;/pub-dates&gt;&lt;/dates&gt;&lt;isbn&gt;2352-4642&lt;/isbn&gt;&lt;urls&gt;&lt;related-urls&gt;&lt;url&gt;http://www.sciencedirect.com/science/article/pii/S2352464217300093&lt;/url&gt;&lt;url&gt;https://ac.els-cdn.com/S2352464217300093/1-s2.0-S2352464217300093-main.pdf?_tid=e9410d37-5f41-415b-b072-9372ac94308d&amp;amp;acdnat=1534945669_b33c2218695b1808de66a24f78a2f337&lt;/url&gt;&lt;/related-urls&gt;&lt;/urls&gt;&lt;electronic-resource-num&gt;https://doi.org/10.1016/S2352-4642(17)30009-3&lt;/electronic-resource-num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73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85" w:type="dxa"/>
            <w:gridSpan w:val="3"/>
            <w:shd w:val="clear" w:color="auto" w:fill="auto"/>
          </w:tcPr>
          <w:p w14:paraId="6355DE1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EVG within FDC: 150 mg QD</w:t>
            </w:r>
          </w:p>
        </w:tc>
        <w:tc>
          <w:tcPr>
            <w:tcW w:w="1985" w:type="dxa"/>
            <w:gridSpan w:val="3"/>
            <w:shd w:val="clear" w:color="auto" w:fill="D9D9D9" w:themeFill="background1" w:themeFillShade="D9"/>
          </w:tcPr>
          <w:p w14:paraId="7036254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3"/>
            <w:shd w:val="clear" w:color="auto" w:fill="D9D9D9" w:themeFill="background1" w:themeFillShade="D9"/>
          </w:tcPr>
          <w:p w14:paraId="6841A1A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85" w:type="dxa"/>
            <w:gridSpan w:val="3"/>
            <w:shd w:val="clear" w:color="auto" w:fill="D9D9D9" w:themeFill="background1" w:themeFillShade="D9"/>
          </w:tcPr>
          <w:p w14:paraId="38E2B9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54" w:type="dxa"/>
            <w:gridSpan w:val="2"/>
            <w:shd w:val="clear" w:color="auto" w:fill="D9D9D9" w:themeFill="background1" w:themeFillShade="D9"/>
          </w:tcPr>
          <w:p w14:paraId="6CF5B0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09" w:type="dxa"/>
            <w:gridSpan w:val="2"/>
            <w:shd w:val="clear" w:color="auto" w:fill="auto"/>
          </w:tcPr>
          <w:p w14:paraId="288EE92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0D9423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2.797 (35%)</w:t>
            </w:r>
          </w:p>
        </w:tc>
        <w:tc>
          <w:tcPr>
            <w:tcW w:w="1212" w:type="dxa"/>
            <w:gridSpan w:val="2"/>
            <w:shd w:val="clear" w:color="auto" w:fill="auto"/>
          </w:tcPr>
          <w:p w14:paraId="0725185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CV%):</w:t>
            </w:r>
          </w:p>
          <w:p w14:paraId="352390F5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0.287 (62%)</w:t>
            </w:r>
          </w:p>
        </w:tc>
        <w:tc>
          <w:tcPr>
            <w:tcW w:w="1297" w:type="dxa"/>
          </w:tcPr>
          <w:p w14:paraId="307CC83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CV%):</w:t>
            </w:r>
          </w:p>
          <w:p w14:paraId="3E18DAB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.113 (34%)</w:t>
            </w:r>
          </w:p>
        </w:tc>
      </w:tr>
      <w:tr w:rsidR="00167F41" w:rsidRPr="00952115" w14:paraId="03C52680" w14:textId="77777777" w:rsidTr="00167F41">
        <w:trPr>
          <w:trHeight w:val="323"/>
        </w:trPr>
        <w:tc>
          <w:tcPr>
            <w:tcW w:w="1367" w:type="dxa"/>
            <w:shd w:val="clear" w:color="auto" w:fill="D9D9D9" w:themeFill="background1" w:themeFillShade="D9"/>
          </w:tcPr>
          <w:p w14:paraId="0D3B4D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lastRenderedPageBreak/>
              <w:t>TAF once-daily</w:t>
            </w:r>
          </w:p>
        </w:tc>
        <w:tc>
          <w:tcPr>
            <w:tcW w:w="2285" w:type="dxa"/>
            <w:gridSpan w:val="3"/>
            <w:shd w:val="clear" w:color="auto" w:fill="D9D9D9" w:themeFill="background1" w:themeFillShade="D9"/>
          </w:tcPr>
          <w:p w14:paraId="3709FEA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</w:p>
        </w:tc>
        <w:tc>
          <w:tcPr>
            <w:tcW w:w="1985" w:type="dxa"/>
            <w:gridSpan w:val="3"/>
            <w:shd w:val="clear" w:color="auto" w:fill="D9D9D9" w:themeFill="background1" w:themeFillShade="D9"/>
          </w:tcPr>
          <w:p w14:paraId="157AC0C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3"/>
            <w:shd w:val="clear" w:color="auto" w:fill="D9D9D9" w:themeFill="background1" w:themeFillShade="D9"/>
          </w:tcPr>
          <w:p w14:paraId="21418A8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85" w:type="dxa"/>
            <w:gridSpan w:val="3"/>
            <w:shd w:val="clear" w:color="auto" w:fill="D9D9D9" w:themeFill="background1" w:themeFillShade="D9"/>
          </w:tcPr>
          <w:p w14:paraId="6A6C0B6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54" w:type="dxa"/>
            <w:gridSpan w:val="2"/>
            <w:shd w:val="clear" w:color="auto" w:fill="D9D9D9" w:themeFill="background1" w:themeFillShade="D9"/>
          </w:tcPr>
          <w:p w14:paraId="4DFF18C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09" w:type="dxa"/>
            <w:gridSpan w:val="2"/>
            <w:shd w:val="clear" w:color="auto" w:fill="D9D9D9" w:themeFill="background1" w:themeFillShade="D9"/>
          </w:tcPr>
          <w:p w14:paraId="4E6695B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UC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US"/>
              </w:rPr>
              <w:t xml:space="preserve">0-12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h*mg/L)</w:t>
            </w:r>
          </w:p>
        </w:tc>
        <w:tc>
          <w:tcPr>
            <w:tcW w:w="1212" w:type="dxa"/>
            <w:gridSpan w:val="2"/>
            <w:shd w:val="clear" w:color="auto" w:fill="D9D9D9" w:themeFill="background1" w:themeFillShade="D9"/>
          </w:tcPr>
          <w:p w14:paraId="508B286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97" w:type="dxa"/>
            <w:shd w:val="clear" w:color="auto" w:fill="D9D9D9" w:themeFill="background1" w:themeFillShade="D9"/>
          </w:tcPr>
          <w:p w14:paraId="059A193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167F41" w:rsidRPr="00952115" w14:paraId="588136D1" w14:textId="77777777" w:rsidTr="00167F41">
        <w:trPr>
          <w:trHeight w:val="323"/>
        </w:trPr>
        <w:tc>
          <w:tcPr>
            <w:tcW w:w="1367" w:type="dxa"/>
            <w:shd w:val="clear" w:color="auto" w:fill="auto"/>
          </w:tcPr>
          <w:p w14:paraId="3D62AABB" w14:textId="77777777" w:rsidR="00167F41" w:rsidRPr="00AB28CB" w:rsidRDefault="009003F5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Gaur et al. 2016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HYXVyPC9BdXRob3I+PFllYXI+MjAxNjwvWWVhcj48UmVj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>
                <w:fldData xml:space="preserve">PEVuZE5vdGU+PENpdGU+PEF1dGhvcj5HYXVyPC9BdXRob3I+PFllYXI+MjAxNjwvWWVhcj48UmVj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=
</w:fldData>
              </w:fldChar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72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85" w:type="dxa"/>
            <w:gridSpan w:val="3"/>
            <w:shd w:val="clear" w:color="auto" w:fill="auto"/>
          </w:tcPr>
          <w:p w14:paraId="0D3CA48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F: 10 mg</w:t>
            </w:r>
          </w:p>
          <w:p w14:paraId="6A8155D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985" w:type="dxa"/>
            <w:gridSpan w:val="3"/>
            <w:shd w:val="clear" w:color="auto" w:fill="auto"/>
          </w:tcPr>
          <w:p w14:paraId="7EC60D4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24,</w:t>
            </w:r>
          </w:p>
          <w:p w14:paraId="0EF8ABF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ged 12–18 years,</w:t>
            </w:r>
          </w:p>
          <w:p w14:paraId="74EA2C1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3"/>
            <w:shd w:val="clear" w:color="auto" w:fill="auto"/>
          </w:tcPr>
          <w:p w14:paraId="56A9ACB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 15 (12–17)</w:t>
            </w:r>
          </w:p>
        </w:tc>
        <w:tc>
          <w:tcPr>
            <w:tcW w:w="1485" w:type="dxa"/>
            <w:gridSpan w:val="3"/>
            <w:shd w:val="clear" w:color="auto" w:fill="auto"/>
          </w:tcPr>
          <w:p w14:paraId="4653E43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range):</w:t>
            </w:r>
          </w:p>
          <w:p w14:paraId="1B65DB0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2.0 (35.0–88.8)</w:t>
            </w:r>
          </w:p>
        </w:tc>
        <w:tc>
          <w:tcPr>
            <w:tcW w:w="1254" w:type="dxa"/>
            <w:gridSpan w:val="2"/>
            <w:shd w:val="clear" w:color="auto" w:fill="auto"/>
          </w:tcPr>
          <w:p w14:paraId="2D8F9FD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09" w:type="dxa"/>
            <w:gridSpan w:val="2"/>
            <w:shd w:val="clear" w:color="auto" w:fill="auto"/>
          </w:tcPr>
          <w:p w14:paraId="79F3B2D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1521346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89 (55.8%)</w:t>
            </w:r>
          </w:p>
        </w:tc>
        <w:tc>
          <w:tcPr>
            <w:tcW w:w="1212" w:type="dxa"/>
            <w:gridSpan w:val="2"/>
            <w:shd w:val="clear" w:color="auto" w:fill="auto"/>
          </w:tcPr>
          <w:p w14:paraId="35E534B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reported</w:t>
            </w:r>
          </w:p>
        </w:tc>
        <w:tc>
          <w:tcPr>
            <w:tcW w:w="1297" w:type="dxa"/>
          </w:tcPr>
          <w:p w14:paraId="3523C7F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38BA274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67 (64.4%)</w:t>
            </w:r>
          </w:p>
        </w:tc>
      </w:tr>
      <w:tr w:rsidR="00167F41" w:rsidRPr="00952115" w14:paraId="2CAFD608" w14:textId="77777777" w:rsidTr="00167F41">
        <w:trPr>
          <w:trHeight w:val="323"/>
        </w:trPr>
        <w:tc>
          <w:tcPr>
            <w:tcW w:w="1367" w:type="dxa"/>
            <w:shd w:val="clear" w:color="auto" w:fill="auto"/>
          </w:tcPr>
          <w:p w14:paraId="7020C4F7" w14:textId="77777777" w:rsidR="00167F41" w:rsidRPr="00AB28CB" w:rsidRDefault="009003F5" w:rsidP="007F5EFB">
            <w:pPr>
              <w:tabs>
                <w:tab w:val="left" w:pos="1465"/>
              </w:tabs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</w:pP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>Natukunda et al. 2017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Natukunda&lt;/Author&gt;&lt;Year&gt;2017&lt;/Year&gt;&lt;RecNum&gt;1415&lt;/RecNum&gt;&lt;DisplayText&gt;&lt;style face="superscript"&gt;73&lt;/style&gt;&lt;/DisplayText&gt;&lt;record&gt;&lt;rec-number&gt;1415&lt;/rec-number&gt;&lt;foreign-keys&gt;&lt;key app="EN" db-id="55vwdx5eadtrfieswwxpp2ajsrp2f0w25twa" timestamp="1534945481"&gt;1415&lt;/key&gt;&lt;/foreign-keys&gt;&lt;ref-type name="Journal Article"&gt;17&lt;/ref-type&gt;&lt;contributors&gt;&lt;authors&gt;&lt;author&gt;Natukunda, Eva&lt;/author&gt;&lt;author&gt;Gaur, Aditya H.&lt;/author&gt;&lt;author&gt;Kosalaraksa, Pope&lt;/author&gt;&lt;author&gt;Batra, Jagmohan&lt;/author&gt;&lt;author&gt;Rakhmanina, Natella&lt;/author&gt;&lt;author&gt;Porter, Danielle&lt;/author&gt;&lt;author&gt;Shao, Yongwu&lt;/author&gt;&lt;author&gt;Zhang, Heather&lt;/author&gt;&lt;author&gt;Pikora, Cheryl&lt;/author&gt;&lt;author&gt;Rhee, Martin S.&lt;/author&gt;&lt;/authors&gt;&lt;/contributors&gt;&lt;titles&gt;&lt;title&gt;Safety, efficacy, and pharmacokinetics of single-tablet elvitegravir, cobicistat, emtricitabine, and tenofovir alafenamide in virologically suppressed, HIV-infected children: a single-arm, open-label trial&lt;/title&gt;&lt;secondary-title&gt;The Lancet Child &amp;amp; Adolescent Health&lt;/secondary-title&gt;&lt;/titles&gt;&lt;pages&gt;27-34&lt;/pages&gt;&lt;volume&gt;1&lt;/volume&gt;&lt;number&gt;1&lt;/number&gt;&lt;dates&gt;&lt;year&gt;2017&lt;/year&gt;&lt;pub-dates&gt;&lt;date&gt;2017/09/01/&lt;/date&gt;&lt;/pub-dates&gt;&lt;/dates&gt;&lt;isbn&gt;2352-4642&lt;/isbn&gt;&lt;urls&gt;&lt;related-urls&gt;&lt;url&gt;http://www.sciencedirect.com/science/article/pii/S2352464217300093&lt;/url&gt;&lt;url&gt;https://ac.els-cdn.com/S2352464217300093/1-s2.0-S2352464217300093-main.pdf?_tid=e9410d37-5f41-415b-b072-9372ac94308d&amp;amp;acdnat=1534945669_b33c2218695b1808de66a24f78a2f337&lt;/url&gt;&lt;/related-urls&gt;&lt;/urls&gt;&lt;electronic-resource-num&gt;https://doi.org/10.1016/S2352-4642(17)30009-3&lt;/electronic-resource-num&gt;&lt;/record&gt;&lt;/Cite&gt;&lt;/EndNote&gt;</w:instrTex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nl-NL"/>
              </w:rPr>
              <w:t>73</w:t>
            </w: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  <w:r w:rsidRPr="00AB28CB">
              <w:rPr>
                <w:rFonts w:ascii="Times New Roman" w:hAnsi="Times New Roman" w:cs="Times New Roman"/>
                <w:noProof/>
                <w:sz w:val="16"/>
                <w:szCs w:val="16"/>
                <w:lang w:val="nl-NL"/>
              </w:rPr>
              <w:tab/>
            </w:r>
          </w:p>
        </w:tc>
        <w:tc>
          <w:tcPr>
            <w:tcW w:w="2285" w:type="dxa"/>
            <w:gridSpan w:val="3"/>
            <w:shd w:val="clear" w:color="auto" w:fill="auto"/>
          </w:tcPr>
          <w:p w14:paraId="34313E2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F: 10 mg</w:t>
            </w:r>
          </w:p>
          <w:p w14:paraId="602A32E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985" w:type="dxa"/>
            <w:gridSpan w:val="3"/>
            <w:shd w:val="clear" w:color="auto" w:fill="auto"/>
          </w:tcPr>
          <w:p w14:paraId="4DEFFF3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=23,</w:t>
            </w:r>
          </w:p>
          <w:p w14:paraId="0B1DDFE2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irologically suppressed for more than 6 months</w:t>
            </w:r>
          </w:p>
          <w:p w14:paraId="142295D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ged 6–11 years, weighed at least 25 kg </w:t>
            </w:r>
          </w:p>
          <w:p w14:paraId="0DDBA13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3"/>
            <w:shd w:val="clear" w:color="auto" w:fill="auto"/>
          </w:tcPr>
          <w:p w14:paraId="3DC5813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5CFB15F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 (8–11)</w:t>
            </w:r>
          </w:p>
        </w:tc>
        <w:tc>
          <w:tcPr>
            <w:tcW w:w="1485" w:type="dxa"/>
            <w:gridSpan w:val="3"/>
            <w:shd w:val="clear" w:color="auto" w:fill="auto"/>
          </w:tcPr>
          <w:p w14:paraId="278574C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(IQR):</w:t>
            </w:r>
          </w:p>
          <w:p w14:paraId="45DEA36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.5 (27·5–33·0)</w:t>
            </w:r>
          </w:p>
        </w:tc>
        <w:tc>
          <w:tcPr>
            <w:tcW w:w="1254" w:type="dxa"/>
            <w:gridSpan w:val="2"/>
            <w:shd w:val="clear" w:color="auto" w:fill="auto"/>
          </w:tcPr>
          <w:p w14:paraId="09308D54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% stayed suppressed VL&lt;50 copies/mL</w:t>
            </w:r>
          </w:p>
          <w:p w14:paraId="26AA853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09" w:type="dxa"/>
            <w:gridSpan w:val="2"/>
            <w:shd w:val="clear" w:color="auto" w:fill="auto"/>
          </w:tcPr>
          <w:p w14:paraId="76C6581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322D55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F:</w:t>
            </w:r>
          </w:p>
          <w:p w14:paraId="1023A0B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33 (45%)</w:t>
            </w:r>
          </w:p>
          <w:p w14:paraId="41D98F0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250033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NF:</w:t>
            </w:r>
          </w:p>
          <w:p w14:paraId="629907E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40 (21%)</w:t>
            </w:r>
          </w:p>
        </w:tc>
        <w:tc>
          <w:tcPr>
            <w:tcW w:w="1212" w:type="dxa"/>
            <w:gridSpan w:val="2"/>
            <w:shd w:val="clear" w:color="auto" w:fill="auto"/>
          </w:tcPr>
          <w:p w14:paraId="23D0694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0D64A70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F:</w:t>
            </w:r>
          </w:p>
          <w:p w14:paraId="6967D11D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t available due to short half-life of TAF</w:t>
            </w:r>
          </w:p>
          <w:p w14:paraId="4ECE3A1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NF:</w:t>
            </w:r>
          </w:p>
          <w:p w14:paraId="5898A960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15 (25%)</w:t>
            </w:r>
          </w:p>
        </w:tc>
        <w:tc>
          <w:tcPr>
            <w:tcW w:w="1297" w:type="dxa"/>
          </w:tcPr>
          <w:p w14:paraId="73A6BA3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:</w:t>
            </w:r>
          </w:p>
          <w:p w14:paraId="5E42B0D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13 (61%)</w:t>
            </w:r>
          </w:p>
          <w:p w14:paraId="3F87E2E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B17AE5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NF:</w:t>
            </w:r>
          </w:p>
          <w:p w14:paraId="368879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26 (21%)</w:t>
            </w:r>
          </w:p>
        </w:tc>
      </w:tr>
      <w:tr w:rsidR="00167F41" w:rsidRPr="00952115" w14:paraId="28DC1100" w14:textId="77777777" w:rsidTr="00167F41">
        <w:trPr>
          <w:trHeight w:val="323"/>
        </w:trPr>
        <w:tc>
          <w:tcPr>
            <w:tcW w:w="1367" w:type="dxa"/>
            <w:shd w:val="clear" w:color="auto" w:fill="auto"/>
          </w:tcPr>
          <w:p w14:paraId="70B2CCFE" w14:textId="77777777" w:rsidR="00167F41" w:rsidRPr="00952115" w:rsidRDefault="00167F41" w:rsidP="007F5EFB">
            <w:pPr>
              <w:spacing w:before="120" w:after="120" w:line="480" w:lineRule="auto"/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Adult reference data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begin"/>
            </w:r>
            <w:r w:rsidR="007F5EFB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instrText xml:space="preserve"> ADDIN EN.CITE &lt;EndNote&gt;&lt;Cite&gt;&lt;Author&gt;Natukunda&lt;/Author&gt;&lt;Year&gt;2017&lt;/Year&gt;&lt;RecNum&gt;1415&lt;/RecNum&gt;&lt;DisplayText&gt;&lt;style face="superscript"&gt;73&lt;/style&gt;&lt;/DisplayText&gt;&lt;record&gt;&lt;rec-number&gt;1415&lt;/rec-number&gt;&lt;foreign-keys&gt;&lt;key app="EN" db-id="55vwdx5eadtrfieswwxpp2ajsrp2f0w25twa" timestamp="1534945481"&gt;1415&lt;/key&gt;&lt;/foreign-keys&gt;&lt;ref-type name="Journal Article"&gt;17&lt;/ref-type&gt;&lt;contributors&gt;&lt;authors&gt;&lt;author&gt;Natukunda, Eva&lt;/author&gt;&lt;author&gt;Gaur, Aditya H.&lt;/author&gt;&lt;author&gt;Kosalaraksa, Pope&lt;/author&gt;&lt;author&gt;Batra, Jagmohan&lt;/author&gt;&lt;author&gt;Rakhmanina, Natella&lt;/author&gt;&lt;author&gt;Porter, Danielle&lt;/author&gt;&lt;author&gt;Shao, Yongwu&lt;/author&gt;&lt;author&gt;Zhang, Heather&lt;/author&gt;&lt;author&gt;Pikora, Cheryl&lt;/author&gt;&lt;author&gt;Rhee, Martin S.&lt;/author&gt;&lt;/authors&gt;&lt;/contributors&gt;&lt;titles&gt;&lt;title&gt;Safety, efficacy, and pharmacokinetics of single-tablet elvitegravir, cobicistat, emtricitabine, and tenofovir alafenamide in virologically suppressed, HIV-infected children: a single-arm, open-label trial&lt;/title&gt;&lt;secondary-title&gt;The Lancet Child &amp;amp; Adolescent Health&lt;/secondary-title&gt;&lt;/titles&gt;&lt;pages&gt;27-34&lt;/pages&gt;&lt;volume&gt;1&lt;/volume&gt;&lt;number&gt;1&lt;/number&gt;&lt;dates&gt;&lt;year&gt;2017&lt;/year&gt;&lt;pub-dates&gt;&lt;date&gt;2017/09/01/&lt;/date&gt;&lt;/pub-dates&gt;&lt;/dates&gt;&lt;isbn&gt;2352-4642&lt;/isbn&gt;&lt;urls&gt;&lt;related-urls&gt;&lt;url&gt;http://www.sciencedirect.com/science/article/pii/S2352464217300093&lt;/url&gt;&lt;url&gt;https://ac.els-cdn.com/S2352464217300093/1-s2.0-S2352464217300093-main.pdf?_tid=e9410d37-5f41-415b-b072-9372ac94308d&amp;amp;acdnat=1534945669_b33c2218695b1808de66a24f78a2f337&lt;/url&gt;&lt;/related-urls&gt;&lt;/urls&gt;&lt;electronic-resource-num&gt;https://doi.org/10.1016/S2352-4642(17)30009-3&lt;/electronic-resource-num&gt;&lt;/record&gt;&lt;/Cite&gt;&lt;/EndNote&gt;</w:instrTex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separate"/>
            </w:r>
            <w:r w:rsidR="007F5EFB" w:rsidRPr="007F5EF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73</w:t>
            </w:r>
            <w:r w:rsidR="009003F5" w:rsidRPr="0095211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285" w:type="dxa"/>
            <w:gridSpan w:val="3"/>
            <w:shd w:val="clear" w:color="auto" w:fill="auto"/>
          </w:tcPr>
          <w:p w14:paraId="166F0F2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F: 10 mg</w:t>
            </w:r>
          </w:p>
          <w:p w14:paraId="3DA6288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985" w:type="dxa"/>
            <w:gridSpan w:val="3"/>
            <w:shd w:val="clear" w:color="auto" w:fill="D9D9D9" w:themeFill="background1" w:themeFillShade="D9"/>
          </w:tcPr>
          <w:p w14:paraId="2A6ECF6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  <w:gridSpan w:val="3"/>
            <w:shd w:val="clear" w:color="auto" w:fill="D9D9D9" w:themeFill="background1" w:themeFillShade="D9"/>
          </w:tcPr>
          <w:p w14:paraId="7817EAB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85" w:type="dxa"/>
            <w:gridSpan w:val="3"/>
            <w:shd w:val="clear" w:color="auto" w:fill="D9D9D9" w:themeFill="background1" w:themeFillShade="D9"/>
          </w:tcPr>
          <w:p w14:paraId="4893C30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54" w:type="dxa"/>
            <w:gridSpan w:val="2"/>
            <w:shd w:val="clear" w:color="auto" w:fill="D9D9D9" w:themeFill="background1" w:themeFillShade="D9"/>
          </w:tcPr>
          <w:p w14:paraId="67AD898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09" w:type="dxa"/>
            <w:gridSpan w:val="2"/>
            <w:shd w:val="clear" w:color="auto" w:fill="auto"/>
          </w:tcPr>
          <w:p w14:paraId="078203C5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(CV%)</w:t>
            </w:r>
          </w:p>
          <w:p w14:paraId="21D75C7B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F:</w:t>
            </w:r>
          </w:p>
          <w:p w14:paraId="5E03B233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06 (72%)</w:t>
            </w:r>
          </w:p>
          <w:p w14:paraId="4ED82E5C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6776579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TNF:</w:t>
            </w:r>
          </w:p>
          <w:p w14:paraId="3D7CBBE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93 (27%)</w:t>
            </w:r>
          </w:p>
        </w:tc>
        <w:tc>
          <w:tcPr>
            <w:tcW w:w="1212" w:type="dxa"/>
            <w:gridSpan w:val="2"/>
            <w:shd w:val="clear" w:color="auto" w:fill="auto"/>
          </w:tcPr>
          <w:p w14:paraId="754285A8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CV%):</w:t>
            </w:r>
          </w:p>
          <w:p w14:paraId="140E62F6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AF:</w:t>
            </w:r>
          </w:p>
          <w:p w14:paraId="06F7449F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ot available due to short half-life of </w:t>
            </w: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TAF</w:t>
            </w:r>
          </w:p>
          <w:p w14:paraId="571045A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NF:</w:t>
            </w:r>
          </w:p>
          <w:p w14:paraId="264CF2DC" w14:textId="77777777" w:rsidR="00167F41" w:rsidRPr="00952115" w:rsidRDefault="00167F41" w:rsidP="00167F41">
            <w:pPr>
              <w:keepNext/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11 (29%)</w:t>
            </w:r>
          </w:p>
        </w:tc>
        <w:tc>
          <w:tcPr>
            <w:tcW w:w="1297" w:type="dxa"/>
          </w:tcPr>
          <w:p w14:paraId="710D97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ean (CV%):</w:t>
            </w:r>
          </w:p>
          <w:p w14:paraId="317C97FA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62 (51%)</w:t>
            </w:r>
          </w:p>
          <w:p w14:paraId="13DF26DE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2E2CC57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NF:</w:t>
            </w:r>
          </w:p>
          <w:p w14:paraId="01C62091" w14:textId="77777777" w:rsidR="00167F41" w:rsidRPr="00952115" w:rsidRDefault="00167F41" w:rsidP="00167F41">
            <w:pPr>
              <w:spacing w:before="120" w:after="120" w:line="480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5211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0.015 (26%)</w:t>
            </w:r>
          </w:p>
        </w:tc>
      </w:tr>
    </w:tbl>
    <w:p w14:paraId="1D84FAEE" w14:textId="77777777" w:rsidR="00167F41" w:rsidRPr="00952115" w:rsidRDefault="00167F41" w:rsidP="00167F41">
      <w:pPr>
        <w:pStyle w:val="Caption"/>
        <w:spacing w:before="120" w:after="120" w:line="480" w:lineRule="auto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lastRenderedPageBreak/>
        <w:t>a: data from full cohort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b: data from intensive PK studies only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AUC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area u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nder the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c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oncentration-time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c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>urve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 xml:space="preserve">BSA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b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ody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s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urface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a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>rea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Ctrough: concentration at the end of the dosing interval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Cmax: maximum concentration in the dosing interval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>ART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: a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ntiretroviral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t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>herapy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>IQR: inter quartile range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95% CI: 95% confidence interval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CV%: coefficient of variation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SD: standard deviation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 xml:space="preserve">GM: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g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 xml:space="preserve">eometric </w:t>
      </w:r>
      <w:r w:rsidR="00AC6ECB">
        <w:rPr>
          <w:rFonts w:ascii="Times New Roman" w:hAnsi="Times New Roman" w:cs="Times New Roman"/>
          <w:color w:val="auto"/>
          <w:sz w:val="16"/>
          <w:szCs w:val="16"/>
          <w:lang w:val="en-US"/>
        </w:rPr>
        <w:t>m</w:t>
      </w:r>
      <w:r w:rsidR="0008229F">
        <w:rPr>
          <w:rFonts w:ascii="Times New Roman" w:hAnsi="Times New Roman" w:cs="Times New Roman"/>
          <w:color w:val="auto"/>
          <w:sz w:val="16"/>
          <w:szCs w:val="16"/>
          <w:lang w:val="en-US"/>
        </w:rPr>
        <w:t>ean</w:t>
      </w:r>
      <w:r w:rsidR="0008229F"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t>QD: dosed once daily</w:t>
      </w: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/>
        <w:t>BD: dosed twice daily</w:t>
      </w:r>
    </w:p>
    <w:p w14:paraId="119B4359" w14:textId="77777777" w:rsidR="00167F41" w:rsidRPr="00952115" w:rsidRDefault="00167F41" w:rsidP="00167F41">
      <w:pPr>
        <w:pStyle w:val="Caption"/>
        <w:keepNext/>
        <w:spacing w:before="120" w:after="120" w:line="480" w:lineRule="auto"/>
        <w:rPr>
          <w:rFonts w:ascii="Times New Roman" w:hAnsi="Times New Roman" w:cs="Times New Roman"/>
          <w:color w:val="auto"/>
          <w:sz w:val="16"/>
          <w:szCs w:val="16"/>
          <w:lang w:val="en-US"/>
        </w:rPr>
      </w:pPr>
      <w:r w:rsidRPr="00952115">
        <w:rPr>
          <w:rFonts w:ascii="Times New Roman" w:hAnsi="Times New Roman" w:cs="Times New Roman"/>
          <w:color w:val="auto"/>
          <w:sz w:val="16"/>
          <w:szCs w:val="16"/>
          <w:lang w:val="en-US"/>
        </w:rPr>
        <w:br w:type="page"/>
      </w:r>
    </w:p>
    <w:p w14:paraId="0C735A5E" w14:textId="77777777" w:rsidR="00167F41" w:rsidRPr="00952115" w:rsidRDefault="00167F41" w:rsidP="00167F41">
      <w:pPr>
        <w:pStyle w:val="Caption"/>
        <w:spacing w:before="120" w:after="120" w:line="480" w:lineRule="auto"/>
        <w:rPr>
          <w:rFonts w:ascii="Times New Roman" w:hAnsi="Times New Roman" w:cs="Times New Roman"/>
          <w:color w:val="auto"/>
          <w:sz w:val="16"/>
          <w:szCs w:val="16"/>
          <w:lang w:val="en-US"/>
        </w:rPr>
        <w:sectPr w:rsidR="00167F41" w:rsidRPr="00952115" w:rsidSect="00167F41">
          <w:type w:val="continuous"/>
          <w:pgSz w:w="16838" w:h="11906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405E81FE" w14:textId="77777777" w:rsidR="00F33A0D" w:rsidRPr="00F33A0D" w:rsidRDefault="009003F5" w:rsidP="00AB28CB">
      <w:r>
        <w:rPr>
          <w:noProof/>
          <w:sz w:val="16"/>
          <w:szCs w:val="16"/>
        </w:rPr>
        <w:lastRenderedPageBreak/>
        <w:fldChar w:fldCharType="begin"/>
      </w:r>
      <w:r w:rsidR="007F5EFB">
        <w:rPr>
          <w:sz w:val="16"/>
          <w:szCs w:val="16"/>
        </w:rPr>
        <w:instrText xml:space="preserve"> ADDIN EN.REFLIST </w:instrText>
      </w:r>
      <w:r>
        <w:rPr>
          <w:noProof/>
          <w:sz w:val="16"/>
          <w:szCs w:val="16"/>
        </w:rPr>
        <w:fldChar w:fldCharType="separate"/>
      </w:r>
      <w:r w:rsidR="00F33A0D" w:rsidRPr="00F33A0D">
        <w:rPr>
          <w:noProof/>
        </w:rPr>
        <w:t>1.</w:t>
      </w:r>
      <w:r w:rsidR="00F33A0D" w:rsidRPr="00F33A0D">
        <w:rPr>
          <w:noProof/>
        </w:rPr>
        <w:tab/>
        <w:t xml:space="preserve">Bamford A, Turkova A, Lyall H, et al. Alternate Paediatric European Network for Treatment of AIDS (PENTA) guidelines for treatment of paediatric HIV-1 infection 2015: optimizing health in preparation for adult life </w:t>
      </w:r>
      <w:r w:rsidR="00F33A0D" w:rsidRPr="00F33A0D">
        <w:rPr>
          <w:i/>
          <w:noProof/>
        </w:rPr>
        <w:t>HIV Med.</w:t>
      </w:r>
      <w:r w:rsidR="00F33A0D" w:rsidRPr="00F33A0D">
        <w:rPr>
          <w:noProof/>
        </w:rPr>
        <w:t xml:space="preserve"> 2015;19:e1-e42.</w:t>
      </w:r>
    </w:p>
    <w:p w14:paraId="04ADCFCF" w14:textId="77777777" w:rsidR="00F33A0D" w:rsidRPr="00F33A0D" w:rsidRDefault="00F33A0D" w:rsidP="00AB28CB">
      <w:r w:rsidRPr="00F33A0D">
        <w:rPr>
          <w:noProof/>
        </w:rPr>
        <w:t>2.</w:t>
      </w:r>
      <w:r w:rsidRPr="00F33A0D">
        <w:rPr>
          <w:noProof/>
        </w:rPr>
        <w:tab/>
        <w:t xml:space="preserve">DHHS. Panel of Antiretroviral Therapy and Medical Management of HIV-infected Children, Guidelines for the Use of Antiretroviral Agents in Pediatric HIV Infection Available at: </w:t>
      </w:r>
      <w:hyperlink r:id="rId8" w:history="1">
        <w:r w:rsidRPr="00F33A0D">
          <w:rPr>
            <w:rStyle w:val="Hyperlink"/>
            <w:noProof/>
          </w:rPr>
          <w:t>https://aidsinfo.nih.gov/contentfiles/lvguidelines/PediatricGuidelines.pdf</w:t>
        </w:r>
      </w:hyperlink>
      <w:r w:rsidRPr="00F33A0D">
        <w:rPr>
          <w:noProof/>
        </w:rPr>
        <w:t>. Accessed August 27 2018.</w:t>
      </w:r>
    </w:p>
    <w:p w14:paraId="1B09E635" w14:textId="77777777" w:rsidR="00F33A0D" w:rsidRPr="00F33A0D" w:rsidRDefault="00F33A0D" w:rsidP="00AB28CB">
      <w:r w:rsidRPr="00F33A0D">
        <w:rPr>
          <w:noProof/>
        </w:rPr>
        <w:t>3.</w:t>
      </w:r>
      <w:r w:rsidRPr="00F33A0D">
        <w:rPr>
          <w:noProof/>
        </w:rPr>
        <w:tab/>
        <w:t xml:space="preserve">WHO. Dosages of ARV drugs for adults and adolescents. Dosing Anex Available at: </w:t>
      </w:r>
      <w:hyperlink r:id="rId9" w:history="1">
        <w:r w:rsidRPr="00F33A0D">
          <w:rPr>
            <w:rStyle w:val="Hyperlink"/>
            <w:noProof/>
          </w:rPr>
          <w:t>https://www.who.int/hiv/pub/guidelines/ARV_Guidelines-2018-Annex3.pdf?ua=1</w:t>
        </w:r>
      </w:hyperlink>
      <w:r w:rsidRPr="00F33A0D">
        <w:rPr>
          <w:noProof/>
        </w:rPr>
        <w:t>. Accessed February 4 2019.</w:t>
      </w:r>
    </w:p>
    <w:p w14:paraId="65D146F5" w14:textId="77777777" w:rsidR="00F33A0D" w:rsidRPr="00F33A0D" w:rsidRDefault="00F33A0D" w:rsidP="00AB28CB">
      <w:r w:rsidRPr="00F33A0D">
        <w:rPr>
          <w:noProof/>
        </w:rPr>
        <w:t>4.</w:t>
      </w:r>
      <w:r w:rsidRPr="00F33A0D">
        <w:rPr>
          <w:noProof/>
        </w:rPr>
        <w:tab/>
        <w:t xml:space="preserve">Bollen P, Turkova A, Mathias A, et al. Steady-state pharmacokinetics and early safety data in HIV-infected African children weighing 14 to &lt;25kg on film-coated dolutegravir 25mg tablets in the ODYSSEY trial.  Talk presented at:  10th International Workshop on HIV Pediatrics; 2018; Amsterdam. Available at: </w:t>
      </w:r>
      <w:hyperlink r:id="rId10" w:history="1">
        <w:r w:rsidRPr="00F33A0D">
          <w:rPr>
            <w:rStyle w:val="Hyperlink"/>
            <w:noProof/>
          </w:rPr>
          <w:t>http://regist2.virology-education.com/presentations/2018/10PED/31_bollen.pdf</w:t>
        </w:r>
      </w:hyperlink>
      <w:r w:rsidRPr="00F33A0D">
        <w:rPr>
          <w:noProof/>
        </w:rPr>
        <w:t>.</w:t>
      </w:r>
    </w:p>
    <w:p w14:paraId="289C1EB0" w14:textId="77777777" w:rsidR="00F33A0D" w:rsidRPr="00F33A0D" w:rsidRDefault="00F33A0D" w:rsidP="00AB28CB">
      <w:r w:rsidRPr="00F33A0D">
        <w:rPr>
          <w:noProof/>
        </w:rPr>
        <w:t>5.</w:t>
      </w:r>
      <w:r w:rsidRPr="00F33A0D">
        <w:rPr>
          <w:noProof/>
        </w:rPr>
        <w:tab/>
        <w:t xml:space="preserve">Turkova A, Bollen PD, Kaudha E, et al. Steady-state phamacokinetics and early safety data in HIV-infected African children weighing &gt;25kg after switching to 50mg film-coated dolutegravir tablets in the ODYSSEY trial  Talk presented at:  10th International Workshop on HIV Pediatrics; 2018; Amsterdam. Available at: </w:t>
      </w:r>
      <w:hyperlink r:id="rId11" w:history="1">
        <w:r w:rsidRPr="00F33A0D">
          <w:rPr>
            <w:rStyle w:val="Hyperlink"/>
            <w:noProof/>
          </w:rPr>
          <w:t>http://regist2.virology-education.com/presentations/2018/10PED/17_turkova.pdf</w:t>
        </w:r>
      </w:hyperlink>
      <w:r w:rsidRPr="00F33A0D">
        <w:rPr>
          <w:noProof/>
        </w:rPr>
        <w:t>.</w:t>
      </w:r>
    </w:p>
    <w:p w14:paraId="08521F2E" w14:textId="77777777" w:rsidR="00F33A0D" w:rsidRPr="00F33A0D" w:rsidRDefault="00F33A0D" w:rsidP="00AB28CB">
      <w:r w:rsidRPr="00F33A0D">
        <w:rPr>
          <w:noProof/>
        </w:rPr>
        <w:t>6.</w:t>
      </w:r>
      <w:r w:rsidRPr="00F33A0D">
        <w:rPr>
          <w:noProof/>
        </w:rPr>
        <w:tab/>
        <w:t xml:space="preserve">T. Ruel, E. Acosta, R. Singh, et al. Pharmacokinetic and 4-week safety/efficacy of dolutegravir (S/GSK1349572) dispersible tablets in HIV-infected children aged 4 weeks to &lt;6 years: results from IMPAACT p1093  Talk presented at:  International workshop on HIV pediatrics; 2018; Amsterdam. Available at: </w:t>
      </w:r>
      <w:hyperlink r:id="rId12" w:history="1">
        <w:r w:rsidRPr="00F33A0D">
          <w:rPr>
            <w:rStyle w:val="Hyperlink"/>
            <w:noProof/>
          </w:rPr>
          <w:t>http://regist2.virology-education.com/presentations/2018/10PED/16_ruel.pdf</w:t>
        </w:r>
      </w:hyperlink>
      <w:r w:rsidRPr="00F33A0D">
        <w:rPr>
          <w:noProof/>
        </w:rPr>
        <w:t>.</w:t>
      </w:r>
    </w:p>
    <w:p w14:paraId="5182E800" w14:textId="77777777" w:rsidR="00F33A0D" w:rsidRPr="00F33A0D" w:rsidRDefault="00F33A0D" w:rsidP="00AB28CB">
      <w:r w:rsidRPr="00F33A0D">
        <w:rPr>
          <w:noProof/>
        </w:rPr>
        <w:t>7.</w:t>
      </w:r>
      <w:r w:rsidRPr="00F33A0D">
        <w:rPr>
          <w:noProof/>
        </w:rPr>
        <w:tab/>
        <w:t xml:space="preserve">Starr SE, Fletcher CV, Spector SA, et al. Alternate Efavirenz liquid formulation in human immunodeficiency virus-infected children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02;21:659-663.</w:t>
      </w:r>
    </w:p>
    <w:p w14:paraId="260B1BFF" w14:textId="77777777" w:rsidR="00F33A0D" w:rsidRPr="00AB28CB" w:rsidRDefault="00F33A0D" w:rsidP="00AB28CB">
      <w:pPr>
        <w:rPr>
          <w:lang w:val="nl-NL"/>
        </w:rPr>
      </w:pPr>
      <w:r w:rsidRPr="00F33A0D">
        <w:rPr>
          <w:noProof/>
        </w:rPr>
        <w:t>8.</w:t>
      </w:r>
      <w:r w:rsidRPr="00F33A0D">
        <w:rPr>
          <w:noProof/>
        </w:rPr>
        <w:tab/>
        <w:t xml:space="preserve">FDA. Sustiva, FDA  Label information Available at: </w:t>
      </w:r>
      <w:hyperlink r:id="rId13" w:history="1">
        <w:r w:rsidRPr="00F33A0D">
          <w:rPr>
            <w:rStyle w:val="Hyperlink"/>
            <w:noProof/>
          </w:rPr>
          <w:t>https://www.accessdata.fda.gov/drugsatfda_docs/label/2011/020972s038lbl.pdf</w:t>
        </w:r>
      </w:hyperlink>
      <w:r w:rsidRPr="00F33A0D">
        <w:rPr>
          <w:noProof/>
        </w:rPr>
        <w:t xml:space="preserve">. </w:t>
      </w:r>
      <w:r w:rsidRPr="00AB28CB">
        <w:rPr>
          <w:noProof/>
          <w:lang w:val="nl-NL"/>
        </w:rPr>
        <w:t>Accessed August 27, 2018.</w:t>
      </w:r>
    </w:p>
    <w:p w14:paraId="133DD0DE" w14:textId="77777777" w:rsidR="00F33A0D" w:rsidRPr="00F33A0D" w:rsidRDefault="00F33A0D" w:rsidP="00AB28CB">
      <w:r w:rsidRPr="00AB28CB">
        <w:rPr>
          <w:noProof/>
          <w:lang w:val="nl-NL"/>
        </w:rPr>
        <w:lastRenderedPageBreak/>
        <w:t>9.</w:t>
      </w:r>
      <w:r w:rsidRPr="00AB28CB">
        <w:rPr>
          <w:noProof/>
          <w:lang w:val="nl-NL"/>
        </w:rPr>
        <w:tab/>
        <w:t xml:space="preserve">von Hentig N, Koenigs C, Elanjikal S, et al. </w:t>
      </w:r>
      <w:r w:rsidRPr="00F33A0D">
        <w:rPr>
          <w:noProof/>
        </w:rPr>
        <w:t xml:space="preserve">Alternate Need for therapeutic drug monitoring in HIV-1 infected children receiving efavirenz doses according to international guidelines </w:t>
      </w:r>
      <w:r w:rsidRPr="00F33A0D">
        <w:rPr>
          <w:i/>
          <w:noProof/>
        </w:rPr>
        <w:t>Eur.J.Med.Res.</w:t>
      </w:r>
      <w:r w:rsidRPr="00F33A0D">
        <w:rPr>
          <w:noProof/>
        </w:rPr>
        <w:t xml:space="preserve"> 2006;11:377-380.</w:t>
      </w:r>
    </w:p>
    <w:p w14:paraId="45829636" w14:textId="77777777" w:rsidR="00F33A0D" w:rsidRPr="00F33A0D" w:rsidRDefault="00F33A0D" w:rsidP="00AB28CB">
      <w:r w:rsidRPr="00AB28CB">
        <w:rPr>
          <w:noProof/>
          <w:lang w:val="nl-NL"/>
        </w:rPr>
        <w:t>10.</w:t>
      </w:r>
      <w:r w:rsidRPr="00AB28CB">
        <w:rPr>
          <w:noProof/>
          <w:lang w:val="nl-NL"/>
        </w:rPr>
        <w:tab/>
        <w:t xml:space="preserve">Funk MB, Notheis G, Schuster T, et al. </w:t>
      </w:r>
      <w:r w:rsidRPr="00F33A0D">
        <w:rPr>
          <w:noProof/>
        </w:rPr>
        <w:t xml:space="preserve">Alternate Effect of first line therapy including efavirenz and two nucleoside reverse transcriptase inhibitors in HIV-infected children </w:t>
      </w:r>
      <w:r w:rsidRPr="00F33A0D">
        <w:rPr>
          <w:i/>
          <w:noProof/>
        </w:rPr>
        <w:t>Eur J Med Res.</w:t>
      </w:r>
      <w:r w:rsidRPr="00F33A0D">
        <w:rPr>
          <w:noProof/>
        </w:rPr>
        <w:t xml:space="preserve"> 2005;10:503-508.</w:t>
      </w:r>
    </w:p>
    <w:p w14:paraId="3DC96CFC" w14:textId="77777777" w:rsidR="00F33A0D" w:rsidRPr="00F33A0D" w:rsidRDefault="00F33A0D" w:rsidP="00AB28CB">
      <w:r w:rsidRPr="00AB28CB">
        <w:rPr>
          <w:noProof/>
          <w:lang w:val="nl-NL"/>
        </w:rPr>
        <w:t>11.</w:t>
      </w:r>
      <w:r w:rsidRPr="00AB28CB">
        <w:rPr>
          <w:noProof/>
          <w:lang w:val="nl-NL"/>
        </w:rPr>
        <w:tab/>
        <w:t xml:space="preserve">Ren Y, Nuttall JJ, Egbers C, et al. </w:t>
      </w:r>
      <w:r w:rsidRPr="00F33A0D">
        <w:rPr>
          <w:noProof/>
        </w:rPr>
        <w:t xml:space="preserve">Alternate High prevalence of subtherapeutic plasma concentrations of efavirenz in children </w:t>
      </w:r>
      <w:r w:rsidRPr="00F33A0D">
        <w:rPr>
          <w:i/>
          <w:noProof/>
        </w:rPr>
        <w:t>J Acquir Immune Defic Syndr.</w:t>
      </w:r>
      <w:r w:rsidRPr="00F33A0D">
        <w:rPr>
          <w:noProof/>
        </w:rPr>
        <w:t xml:space="preserve"> 2007;45:133-136.</w:t>
      </w:r>
    </w:p>
    <w:p w14:paraId="7366D171" w14:textId="77777777" w:rsidR="00F33A0D" w:rsidRPr="00F33A0D" w:rsidRDefault="00F33A0D" w:rsidP="00AB28CB">
      <w:r w:rsidRPr="00F33A0D">
        <w:rPr>
          <w:noProof/>
        </w:rPr>
        <w:t>12.</w:t>
      </w:r>
      <w:r w:rsidRPr="00F33A0D">
        <w:rPr>
          <w:noProof/>
        </w:rPr>
        <w:tab/>
        <w:t xml:space="preserve">Fletcher CV, Brundage RC, Fenton T, et al. Alternate Pharmacokinetics and pharmacodynamics of efavirenz and nelfinavir in HIV-infected children participating in an area-under-the-curve controlled trial </w:t>
      </w:r>
      <w:r w:rsidRPr="00F33A0D">
        <w:rPr>
          <w:i/>
          <w:noProof/>
        </w:rPr>
        <w:t>Clin Pharmacol Ther.</w:t>
      </w:r>
      <w:r w:rsidRPr="00F33A0D">
        <w:rPr>
          <w:noProof/>
        </w:rPr>
        <w:t xml:space="preserve"> 2008;83:300-306.</w:t>
      </w:r>
    </w:p>
    <w:p w14:paraId="4A7DCA58" w14:textId="77777777" w:rsidR="00F33A0D" w:rsidRPr="00F33A0D" w:rsidRDefault="00F33A0D" w:rsidP="00AB28CB">
      <w:r w:rsidRPr="00AB28CB">
        <w:rPr>
          <w:noProof/>
          <w:lang w:val="nl-NL"/>
        </w:rPr>
        <w:t>13.</w:t>
      </w:r>
      <w:r w:rsidRPr="00AB28CB">
        <w:rPr>
          <w:noProof/>
          <w:lang w:val="nl-NL"/>
        </w:rPr>
        <w:tab/>
        <w:t xml:space="preserve">Wintergerst U, Hoffmann F, Jansson A, et al. </w:t>
      </w:r>
      <w:r w:rsidRPr="00F33A0D">
        <w:rPr>
          <w:noProof/>
        </w:rPr>
        <w:t xml:space="preserve">Alternate Antiviral efficacy, tolerability and pharmacokinetics of efavirenz in an unselected cohort of HIV-infected children </w:t>
      </w:r>
      <w:r w:rsidRPr="00F33A0D">
        <w:rPr>
          <w:i/>
          <w:noProof/>
        </w:rPr>
        <w:t>J Antimicrob Chemother.</w:t>
      </w:r>
      <w:r w:rsidRPr="00F33A0D">
        <w:rPr>
          <w:noProof/>
        </w:rPr>
        <w:t xml:space="preserve"> 2008;61:1336-1339.</w:t>
      </w:r>
    </w:p>
    <w:p w14:paraId="56C87A31" w14:textId="77777777" w:rsidR="00F33A0D" w:rsidRPr="00F33A0D" w:rsidRDefault="00F33A0D" w:rsidP="00AB28CB">
      <w:r w:rsidRPr="00F33A0D">
        <w:rPr>
          <w:noProof/>
        </w:rPr>
        <w:t>14.</w:t>
      </w:r>
      <w:r w:rsidRPr="00F33A0D">
        <w:rPr>
          <w:noProof/>
        </w:rPr>
        <w:tab/>
        <w:t xml:space="preserve">Hirt D, Urien S, Olivier M, et al. Alternate Is the recommended dose of efavirenz optimal in young West African human immunodeficiency virus-infected children? </w:t>
      </w:r>
      <w:r w:rsidRPr="00F33A0D">
        <w:rPr>
          <w:i/>
          <w:noProof/>
        </w:rPr>
        <w:t>Antimicrob Agents Chemother.</w:t>
      </w:r>
      <w:r w:rsidRPr="00F33A0D">
        <w:rPr>
          <w:noProof/>
        </w:rPr>
        <w:t xml:space="preserve"> 2009;53:4407-4413.</w:t>
      </w:r>
    </w:p>
    <w:p w14:paraId="64049D0A" w14:textId="77777777" w:rsidR="00F33A0D" w:rsidRPr="00AB28CB" w:rsidRDefault="00F33A0D" w:rsidP="00AB28CB">
      <w:pPr>
        <w:rPr>
          <w:lang w:val="nl-NL"/>
        </w:rPr>
      </w:pPr>
      <w:r w:rsidRPr="00F33A0D">
        <w:rPr>
          <w:noProof/>
        </w:rPr>
        <w:t>15.</w:t>
      </w:r>
      <w:r w:rsidRPr="00F33A0D">
        <w:rPr>
          <w:noProof/>
        </w:rPr>
        <w:tab/>
        <w:t xml:space="preserve">Ren Y, Nuttall JJ, Eley BS, et al. Alternate Effect of rifampicin on efavirenz pharmacokinetics in HIV-infected children with tuberculosis </w:t>
      </w:r>
      <w:r w:rsidRPr="00F33A0D">
        <w:rPr>
          <w:i/>
          <w:noProof/>
        </w:rPr>
        <w:t>J Acquir Immune Defic Syndr.</w:t>
      </w:r>
      <w:r w:rsidRPr="00F33A0D">
        <w:rPr>
          <w:noProof/>
        </w:rPr>
        <w:t xml:space="preserve"> </w:t>
      </w:r>
      <w:r w:rsidRPr="00AB28CB">
        <w:rPr>
          <w:noProof/>
          <w:lang w:val="nl-NL"/>
        </w:rPr>
        <w:t>2009;50:439-443.</w:t>
      </w:r>
    </w:p>
    <w:p w14:paraId="20097069" w14:textId="77777777" w:rsidR="00F33A0D" w:rsidRPr="00F33A0D" w:rsidRDefault="00F33A0D" w:rsidP="00AB28CB">
      <w:r w:rsidRPr="00AB28CB">
        <w:rPr>
          <w:noProof/>
          <w:lang w:val="nl-NL"/>
        </w:rPr>
        <w:t>16.</w:t>
      </w:r>
      <w:r w:rsidRPr="00AB28CB">
        <w:rPr>
          <w:noProof/>
          <w:lang w:val="nl-NL"/>
        </w:rPr>
        <w:tab/>
        <w:t xml:space="preserve">Pavia-Ruz N, Rossouw M, Saez-Llorens X, et al. </w:t>
      </w:r>
      <w:r w:rsidRPr="00F33A0D">
        <w:rPr>
          <w:noProof/>
        </w:rPr>
        <w:t xml:space="preserve">Alternate Efavirenz Capsule Sprinkle and Liquid Formulations With Didanosine and Emtricitabine in HIV-1-infected Infants and Children 3 Months to 6 Years of Age: Study AI266-922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5;34:1355-1360.</w:t>
      </w:r>
    </w:p>
    <w:p w14:paraId="252A3594" w14:textId="77777777" w:rsidR="00F33A0D" w:rsidRPr="00F33A0D" w:rsidRDefault="00F33A0D" w:rsidP="00AB28CB">
      <w:r w:rsidRPr="00F33A0D">
        <w:rPr>
          <w:noProof/>
        </w:rPr>
        <w:t>17.</w:t>
      </w:r>
      <w:r w:rsidRPr="00F33A0D">
        <w:rPr>
          <w:noProof/>
        </w:rPr>
        <w:tab/>
        <w:t xml:space="preserve">Bolton Moore C, Capparelli EV, Samson P, et al. Alternate CYP2B6 genotype-directed dosing is required for optimal efavirenz exposure in children 3-36 months with HIV infection </w:t>
      </w:r>
      <w:r w:rsidRPr="00F33A0D">
        <w:rPr>
          <w:i/>
          <w:noProof/>
        </w:rPr>
        <w:t>AIDS.</w:t>
      </w:r>
      <w:r w:rsidRPr="00F33A0D">
        <w:rPr>
          <w:noProof/>
        </w:rPr>
        <w:t xml:space="preserve"> 2017;31:1129-1136.</w:t>
      </w:r>
    </w:p>
    <w:p w14:paraId="5F56228A" w14:textId="77777777" w:rsidR="00F33A0D" w:rsidRPr="00F33A0D" w:rsidRDefault="00F33A0D" w:rsidP="00AB28CB">
      <w:r w:rsidRPr="00F33A0D">
        <w:rPr>
          <w:noProof/>
        </w:rPr>
        <w:t>18.</w:t>
      </w:r>
      <w:r w:rsidRPr="00F33A0D">
        <w:rPr>
          <w:noProof/>
        </w:rPr>
        <w:tab/>
        <w:t xml:space="preserve">Chokephaibulkit K, Plipat N, Cressey TR, et al. Alternate Pharmacokinetics of nevirapine in HIV-infected children receiving an adult fixed-dose combination of stavudine, lamivudine and nevirapine </w:t>
      </w:r>
      <w:r w:rsidRPr="00F33A0D">
        <w:rPr>
          <w:i/>
          <w:noProof/>
        </w:rPr>
        <w:t>AIDS.</w:t>
      </w:r>
      <w:r w:rsidRPr="00F33A0D">
        <w:rPr>
          <w:noProof/>
        </w:rPr>
        <w:t xml:space="preserve"> 2005;19:1495-1499.</w:t>
      </w:r>
    </w:p>
    <w:p w14:paraId="0677F5AF" w14:textId="77777777" w:rsidR="00F33A0D" w:rsidRPr="00F33A0D" w:rsidRDefault="00F33A0D" w:rsidP="00AB28CB">
      <w:r w:rsidRPr="00AB28CB">
        <w:rPr>
          <w:noProof/>
          <w:lang w:val="nl-NL"/>
        </w:rPr>
        <w:lastRenderedPageBreak/>
        <w:t>19.</w:t>
      </w:r>
      <w:r w:rsidRPr="00AB28CB">
        <w:rPr>
          <w:noProof/>
          <w:lang w:val="nl-NL"/>
        </w:rPr>
        <w:tab/>
        <w:t xml:space="preserve">King JR, Nachman S, Yogev R, et al. </w:t>
      </w:r>
      <w:r w:rsidRPr="00F33A0D">
        <w:rPr>
          <w:noProof/>
        </w:rPr>
        <w:t xml:space="preserve">Alternate Efficacy, tolerability and pharmacokinetics of two nelfinavir-based regimens in human immunodeficiency virus-infected children and adolescents: pediatric AIDS clinical trials group protocol 403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05;24:880-885.</w:t>
      </w:r>
    </w:p>
    <w:p w14:paraId="4318DD1E" w14:textId="77777777" w:rsidR="00F33A0D" w:rsidRPr="00F33A0D" w:rsidRDefault="00F33A0D" w:rsidP="00AB28CB">
      <w:r w:rsidRPr="00F33A0D">
        <w:rPr>
          <w:noProof/>
        </w:rPr>
        <w:t>20.</w:t>
      </w:r>
      <w:r w:rsidRPr="00F33A0D">
        <w:rPr>
          <w:noProof/>
        </w:rPr>
        <w:tab/>
        <w:t xml:space="preserve">L'Homme R F, Kabamba D, Ewings FM, et al. Alternate Nevirapine, stavudine and lamivudine pharmacokinetics in African children on paediatric fixed-dose combination tablets </w:t>
      </w:r>
      <w:r w:rsidRPr="00F33A0D">
        <w:rPr>
          <w:i/>
          <w:noProof/>
        </w:rPr>
        <w:t>AIDS.</w:t>
      </w:r>
      <w:r w:rsidRPr="00F33A0D">
        <w:rPr>
          <w:noProof/>
        </w:rPr>
        <w:t xml:space="preserve"> 2008;22:557-565.</w:t>
      </w:r>
    </w:p>
    <w:p w14:paraId="2BE797A0" w14:textId="77777777" w:rsidR="00F33A0D" w:rsidRPr="00F33A0D" w:rsidRDefault="00F33A0D" w:rsidP="00AB28CB">
      <w:r w:rsidRPr="00F33A0D">
        <w:rPr>
          <w:noProof/>
        </w:rPr>
        <w:t>21.</w:t>
      </w:r>
      <w:r w:rsidRPr="00F33A0D">
        <w:rPr>
          <w:noProof/>
        </w:rPr>
        <w:tab/>
        <w:t xml:space="preserve">Mulenga V, Cook A, Walker AS, et al. Alternate Strategies for nevirapine initiation in HIV-infected children taking pediatric fixed-dose combination "baby pills" in Zambia: a randomized controlled trial </w:t>
      </w:r>
      <w:r w:rsidRPr="00F33A0D">
        <w:rPr>
          <w:i/>
          <w:noProof/>
        </w:rPr>
        <w:t>Clin Infect Dis.</w:t>
      </w:r>
      <w:r w:rsidRPr="00F33A0D">
        <w:rPr>
          <w:noProof/>
        </w:rPr>
        <w:t xml:space="preserve"> 2010;51:1081-1089.</w:t>
      </w:r>
    </w:p>
    <w:p w14:paraId="6EB092CA" w14:textId="77777777" w:rsidR="00F33A0D" w:rsidRPr="00F33A0D" w:rsidRDefault="00F33A0D" w:rsidP="00AB28CB">
      <w:r w:rsidRPr="00AB28CB">
        <w:rPr>
          <w:noProof/>
          <w:lang w:val="nl-NL"/>
        </w:rPr>
        <w:t>22.</w:t>
      </w:r>
      <w:r w:rsidRPr="00AB28CB">
        <w:rPr>
          <w:noProof/>
          <w:lang w:val="nl-NL"/>
        </w:rPr>
        <w:tab/>
        <w:t xml:space="preserve">Pollock L, Else L, Poerksen G, et al. </w:t>
      </w:r>
      <w:r w:rsidRPr="00F33A0D">
        <w:rPr>
          <w:noProof/>
        </w:rPr>
        <w:t xml:space="preserve">Alternate Pharmacokinetics of nevirapine in HIV-infected children with and without malnutrition receiving divided adult fixed-dose combination tablets </w:t>
      </w:r>
      <w:r w:rsidRPr="00F33A0D">
        <w:rPr>
          <w:i/>
          <w:noProof/>
        </w:rPr>
        <w:t>J Antimicrob Chemother.</w:t>
      </w:r>
      <w:r w:rsidRPr="00F33A0D">
        <w:rPr>
          <w:noProof/>
        </w:rPr>
        <w:t xml:space="preserve"> 2009;64:1251-1259.</w:t>
      </w:r>
    </w:p>
    <w:p w14:paraId="06FC3C08" w14:textId="77777777" w:rsidR="00F33A0D" w:rsidRPr="00F33A0D" w:rsidRDefault="00F33A0D" w:rsidP="00AB28CB">
      <w:r w:rsidRPr="00F33A0D">
        <w:rPr>
          <w:noProof/>
        </w:rPr>
        <w:t>23.</w:t>
      </w:r>
      <w:r w:rsidRPr="00F33A0D">
        <w:rPr>
          <w:noProof/>
        </w:rPr>
        <w:tab/>
        <w:t xml:space="preserve">Chokephaibulkit K, Cressey TR, Capparelli E, et al. Alternate Pharmacokinetics and safety of a new paediatric fixed-dose combination of zidovudine/lamivudine/nevirapine in HIV-infected children </w:t>
      </w:r>
      <w:r w:rsidRPr="00F33A0D">
        <w:rPr>
          <w:i/>
          <w:noProof/>
        </w:rPr>
        <w:t>Antivir Ther.</w:t>
      </w:r>
      <w:r w:rsidRPr="00F33A0D">
        <w:rPr>
          <w:noProof/>
        </w:rPr>
        <w:t xml:space="preserve"> 2011;16:1287-1295.</w:t>
      </w:r>
    </w:p>
    <w:p w14:paraId="1597C112" w14:textId="77777777" w:rsidR="00F33A0D" w:rsidRPr="00F33A0D" w:rsidRDefault="00F33A0D" w:rsidP="00AB28CB">
      <w:r w:rsidRPr="00AB28CB">
        <w:rPr>
          <w:noProof/>
          <w:lang w:val="nl-NL"/>
        </w:rPr>
        <w:t>24.</w:t>
      </w:r>
      <w:r w:rsidRPr="00AB28CB">
        <w:rPr>
          <w:noProof/>
          <w:lang w:val="nl-NL"/>
        </w:rPr>
        <w:tab/>
        <w:t xml:space="preserve">Fillekes Q, Mulenga V, Kabamba D, et al. </w:t>
      </w:r>
      <w:r w:rsidRPr="00F33A0D">
        <w:rPr>
          <w:noProof/>
        </w:rPr>
        <w:t xml:space="preserve">Alternate Pharmacokinetics of nevirapine in HIV-infected infants weighing 3 kg to less than 6 kg taking paediatric fixed dose combination tablets </w:t>
      </w:r>
      <w:r w:rsidRPr="00F33A0D">
        <w:rPr>
          <w:i/>
          <w:noProof/>
        </w:rPr>
        <w:t>AIDS.</w:t>
      </w:r>
      <w:r w:rsidRPr="00F33A0D">
        <w:rPr>
          <w:noProof/>
        </w:rPr>
        <w:t xml:space="preserve"> 2012;26:1795-1800.</w:t>
      </w:r>
    </w:p>
    <w:p w14:paraId="79D691EC" w14:textId="77777777" w:rsidR="00F33A0D" w:rsidRPr="00F33A0D" w:rsidRDefault="00F33A0D" w:rsidP="00AB28CB">
      <w:r w:rsidRPr="00AB28CB">
        <w:rPr>
          <w:noProof/>
          <w:lang w:val="nl-NL"/>
        </w:rPr>
        <w:t>25.</w:t>
      </w:r>
      <w:r w:rsidRPr="00AB28CB">
        <w:rPr>
          <w:noProof/>
          <w:lang w:val="nl-NL"/>
        </w:rPr>
        <w:tab/>
        <w:t xml:space="preserve">Gopalan BP, Mehta K, D'Souza R R, et al. </w:t>
      </w:r>
      <w:r w:rsidRPr="00F33A0D">
        <w:rPr>
          <w:noProof/>
        </w:rPr>
        <w:t xml:space="preserve">Alternate Sub-therapeutic nevirapine concentration during antiretroviral treatment initiation among children living with HIV: Implications for therapeutic drug monitoring </w:t>
      </w:r>
      <w:r w:rsidRPr="00F33A0D">
        <w:rPr>
          <w:i/>
          <w:noProof/>
        </w:rPr>
        <w:t>PLoS One.</w:t>
      </w:r>
      <w:r w:rsidRPr="00F33A0D">
        <w:rPr>
          <w:noProof/>
        </w:rPr>
        <w:t xml:space="preserve"> 2017;12:e0183080.</w:t>
      </w:r>
    </w:p>
    <w:p w14:paraId="37A90864" w14:textId="77777777" w:rsidR="00F33A0D" w:rsidRPr="00F33A0D" w:rsidRDefault="00F33A0D" w:rsidP="00AB28CB">
      <w:r w:rsidRPr="00F33A0D">
        <w:rPr>
          <w:noProof/>
        </w:rPr>
        <w:t>26.</w:t>
      </w:r>
      <w:r w:rsidRPr="00F33A0D">
        <w:rPr>
          <w:noProof/>
        </w:rPr>
        <w:tab/>
        <w:t xml:space="preserve">EMA. Viramune, summary of product characteristics Available at: </w:t>
      </w:r>
      <w:hyperlink r:id="rId14" w:history="1">
        <w:r w:rsidRPr="00F33A0D">
          <w:rPr>
            <w:rStyle w:val="Hyperlink"/>
            <w:noProof/>
          </w:rPr>
          <w:t>http://www.ema.europa.eu/docs/en_GB/document_library/EPAR_-_Product_Information/human/000183/WC500051481.pdf</w:t>
        </w:r>
      </w:hyperlink>
      <w:r w:rsidRPr="00F33A0D">
        <w:rPr>
          <w:noProof/>
        </w:rPr>
        <w:t>. Accessed August 27, 2018.</w:t>
      </w:r>
    </w:p>
    <w:p w14:paraId="6AB3AF54" w14:textId="77777777" w:rsidR="00F33A0D" w:rsidRPr="00F33A0D" w:rsidRDefault="00F33A0D" w:rsidP="00AB28CB">
      <w:r w:rsidRPr="00F33A0D">
        <w:rPr>
          <w:noProof/>
        </w:rPr>
        <w:t>27.</w:t>
      </w:r>
      <w:r w:rsidRPr="00F33A0D">
        <w:rPr>
          <w:noProof/>
        </w:rPr>
        <w:tab/>
        <w:t xml:space="preserve">Giaquinto C, Anabwani G, Feiterna-Sperling C, et al. Alternate Steady-state pharmacokinetics of nevirapine extended-release tablets in HIV-1-infected children and adolescents: an open-label, multiple-dose, cross-over study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4;33:e173-179.</w:t>
      </w:r>
    </w:p>
    <w:p w14:paraId="0A5A22E7" w14:textId="77777777" w:rsidR="00F33A0D" w:rsidRPr="00F33A0D" w:rsidRDefault="00F33A0D" w:rsidP="00AB28CB">
      <w:r w:rsidRPr="00AB28CB">
        <w:rPr>
          <w:noProof/>
          <w:lang w:val="nl-NL"/>
        </w:rPr>
        <w:lastRenderedPageBreak/>
        <w:t>28.</w:t>
      </w:r>
      <w:r w:rsidRPr="00AB28CB">
        <w:rPr>
          <w:noProof/>
          <w:lang w:val="nl-NL"/>
        </w:rPr>
        <w:tab/>
        <w:t xml:space="preserve">Anabwani G, Konigs C, Giaquinto C, et al. </w:t>
      </w:r>
      <w:r w:rsidRPr="00F33A0D">
        <w:rPr>
          <w:noProof/>
        </w:rPr>
        <w:t xml:space="preserve">Alternate Nevirapine extended-release formulation tablets in HIV-1-infected children--long-term follow-up </w:t>
      </w:r>
      <w:r w:rsidRPr="00F33A0D">
        <w:rPr>
          <w:i/>
          <w:noProof/>
        </w:rPr>
        <w:t>Clin Infect Dis.</w:t>
      </w:r>
      <w:r w:rsidRPr="00F33A0D">
        <w:rPr>
          <w:noProof/>
        </w:rPr>
        <w:t xml:space="preserve"> 2015;61:476-479.</w:t>
      </w:r>
    </w:p>
    <w:p w14:paraId="3EF9B549" w14:textId="77777777" w:rsidR="00F33A0D" w:rsidRPr="00F33A0D" w:rsidRDefault="00F33A0D" w:rsidP="00AB28CB">
      <w:r w:rsidRPr="00F33A0D">
        <w:rPr>
          <w:noProof/>
        </w:rPr>
        <w:t>29.</w:t>
      </w:r>
      <w:r w:rsidRPr="00F33A0D">
        <w:rPr>
          <w:noProof/>
        </w:rPr>
        <w:tab/>
        <w:t xml:space="preserve">Cooper CL and van Heeswijk RP Alternate Once-daily nevirapine dosing: a pharmacokinetics, efficacy and safety review </w:t>
      </w:r>
      <w:r w:rsidRPr="00F33A0D">
        <w:rPr>
          <w:i/>
          <w:noProof/>
        </w:rPr>
        <w:t>HIV Med.</w:t>
      </w:r>
      <w:r w:rsidRPr="00F33A0D">
        <w:rPr>
          <w:noProof/>
        </w:rPr>
        <w:t xml:space="preserve"> 2007;8:1-7.</w:t>
      </w:r>
    </w:p>
    <w:p w14:paraId="0CAC824C" w14:textId="77777777" w:rsidR="00F33A0D" w:rsidRPr="00F33A0D" w:rsidRDefault="00F33A0D" w:rsidP="00AB28CB">
      <w:r w:rsidRPr="00F33A0D">
        <w:rPr>
          <w:noProof/>
        </w:rPr>
        <w:t>30.</w:t>
      </w:r>
      <w:r w:rsidRPr="00F33A0D">
        <w:rPr>
          <w:noProof/>
        </w:rPr>
        <w:tab/>
        <w:t xml:space="preserve">Herta Crauwels AH, Simon Vanveggel, Wayne Yarnall, Marita Stevens, Katia Boven. Rilpivirine Pharmacokinetics in HIV-1-Infected Adolescents: A Substudy of PAINT (Phase II Trial) Available at: </w:t>
      </w:r>
      <w:hyperlink r:id="rId15" w:history="1">
        <w:r w:rsidRPr="00F33A0D">
          <w:rPr>
            <w:rStyle w:val="Hyperlink"/>
            <w:noProof/>
          </w:rPr>
          <w:t>http://www.croiconference.org/sessions/rilpivirine-pharmacokinetics-hiv-1-infected-adolescents-substudy-paint-phase-ii-trial</w:t>
        </w:r>
      </w:hyperlink>
      <w:r w:rsidRPr="00F33A0D">
        <w:rPr>
          <w:noProof/>
        </w:rPr>
        <w:t>. Accessed August 27, 2018.</w:t>
      </w:r>
    </w:p>
    <w:p w14:paraId="510F49BE" w14:textId="77777777" w:rsidR="00F33A0D" w:rsidRPr="00F33A0D" w:rsidRDefault="00F33A0D" w:rsidP="00AB28CB">
      <w:r w:rsidRPr="00F33A0D">
        <w:rPr>
          <w:noProof/>
        </w:rPr>
        <w:t>31.</w:t>
      </w:r>
      <w:r w:rsidRPr="00F33A0D">
        <w:rPr>
          <w:noProof/>
        </w:rPr>
        <w:tab/>
        <w:t xml:space="preserve">Foca M, Yogev R, Wiznia A, et al. Alternate Rilpivirine Pharmacokinetics Without and With Darunavir/Ritonavir Once Daily in Adolescents and Young Adults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6;35:e271-274.</w:t>
      </w:r>
    </w:p>
    <w:p w14:paraId="528CD756" w14:textId="77777777" w:rsidR="00F33A0D" w:rsidRPr="00F33A0D" w:rsidRDefault="00F33A0D" w:rsidP="00AB28CB">
      <w:r w:rsidRPr="00AB28CB">
        <w:rPr>
          <w:noProof/>
          <w:lang w:val="nl-NL"/>
        </w:rPr>
        <w:t>32.</w:t>
      </w:r>
      <w:r w:rsidRPr="00AB28CB">
        <w:rPr>
          <w:noProof/>
          <w:lang w:val="nl-NL"/>
        </w:rPr>
        <w:tab/>
        <w:t xml:space="preserve">Lombaard J, Bunupuradah T, Flynn PM, et al. </w:t>
      </w:r>
      <w:r w:rsidRPr="00F33A0D">
        <w:rPr>
          <w:noProof/>
        </w:rPr>
        <w:t xml:space="preserve">Alternate Rilpivirine as a Treatment for HIV-infected Antiretroviral-naive Adolescents: Week 48 Safety, Efficacy, Virology and Pharmacokinetics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6;35:1215-1221.</w:t>
      </w:r>
    </w:p>
    <w:p w14:paraId="002DEBDE" w14:textId="77777777" w:rsidR="00F33A0D" w:rsidRPr="00F33A0D" w:rsidRDefault="00F33A0D" w:rsidP="00AB28CB">
      <w:r w:rsidRPr="00F33A0D">
        <w:rPr>
          <w:noProof/>
        </w:rPr>
        <w:t>33.</w:t>
      </w:r>
      <w:r w:rsidRPr="00F33A0D">
        <w:rPr>
          <w:noProof/>
        </w:rPr>
        <w:tab/>
        <w:t xml:space="preserve">FDA. Edurant, FDA, Clinical Pharmacology Biopharmaceutics Review(s) Available at: </w:t>
      </w:r>
      <w:hyperlink r:id="rId16" w:history="1">
        <w:r w:rsidRPr="00F33A0D">
          <w:rPr>
            <w:rStyle w:val="Hyperlink"/>
            <w:noProof/>
          </w:rPr>
          <w:t>https://www.accessdata.fda.gov/drugsatfda_docs/nda/2011/202022Orig1s000ClinPharmR.pdf</w:t>
        </w:r>
      </w:hyperlink>
      <w:r w:rsidRPr="00F33A0D">
        <w:rPr>
          <w:noProof/>
        </w:rPr>
        <w:t>. Accessed September 5, 2018.</w:t>
      </w:r>
    </w:p>
    <w:p w14:paraId="7CBE4D28" w14:textId="77777777" w:rsidR="00F33A0D" w:rsidRPr="00F33A0D" w:rsidRDefault="00F33A0D" w:rsidP="00AB28CB">
      <w:r w:rsidRPr="00F33A0D">
        <w:rPr>
          <w:noProof/>
        </w:rPr>
        <w:t>34.</w:t>
      </w:r>
      <w:r w:rsidRPr="00F33A0D">
        <w:rPr>
          <w:noProof/>
        </w:rPr>
        <w:tab/>
        <w:t xml:space="preserve">Kiser JJ, Rutstein RM, Samson P, et al. Alternate Atazanavir and atazanavir/ritonavir pharmacokinetics in HIV-infected infants, children, and adolescents </w:t>
      </w:r>
      <w:r w:rsidRPr="00F33A0D">
        <w:rPr>
          <w:i/>
          <w:noProof/>
        </w:rPr>
        <w:t>AIDS.</w:t>
      </w:r>
      <w:r w:rsidRPr="00F33A0D">
        <w:rPr>
          <w:noProof/>
        </w:rPr>
        <w:t xml:space="preserve"> 2011;25:1489-1496.</w:t>
      </w:r>
    </w:p>
    <w:p w14:paraId="2BA2E980" w14:textId="77777777" w:rsidR="00F33A0D" w:rsidRPr="00F33A0D" w:rsidRDefault="00F33A0D" w:rsidP="00AB28CB">
      <w:r w:rsidRPr="00AB28CB">
        <w:rPr>
          <w:noProof/>
          <w:lang w:val="nl-NL"/>
        </w:rPr>
        <w:t>35.</w:t>
      </w:r>
      <w:r w:rsidRPr="00AB28CB">
        <w:rPr>
          <w:noProof/>
          <w:lang w:val="nl-NL"/>
        </w:rPr>
        <w:tab/>
        <w:t xml:space="preserve">Bunupuradah T, Techasaensiri C, Keadpudsa S, et al. </w:t>
      </w:r>
      <w:r w:rsidRPr="00F33A0D">
        <w:rPr>
          <w:noProof/>
        </w:rPr>
        <w:t xml:space="preserve">Alternate Pharmacokinetics of atazanavir/ritonavir among HIV-infected Thai children concomitantly taking tenofovir disoproxil fumarate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4;33:e316-319.</w:t>
      </w:r>
    </w:p>
    <w:p w14:paraId="23E4A001" w14:textId="77777777" w:rsidR="00F33A0D" w:rsidRPr="00F33A0D" w:rsidRDefault="00F33A0D" w:rsidP="00AB28CB">
      <w:r w:rsidRPr="00F33A0D">
        <w:rPr>
          <w:noProof/>
        </w:rPr>
        <w:t>36.</w:t>
      </w:r>
      <w:r w:rsidRPr="00F33A0D">
        <w:rPr>
          <w:noProof/>
        </w:rPr>
        <w:tab/>
        <w:t xml:space="preserve">Cressey TR, Hazra R, Wiznia A, et al. Alternate Pharmacokinetics of Unboosted Atazanavir in Treatment-experienced HIV-infected Children, Adolescents and Young Adults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6;35:1333-1335.</w:t>
      </w:r>
    </w:p>
    <w:p w14:paraId="14DB0B4D" w14:textId="77777777" w:rsidR="00F33A0D" w:rsidRPr="00F33A0D" w:rsidRDefault="00F33A0D" w:rsidP="00AB28CB">
      <w:r w:rsidRPr="00AB28CB">
        <w:rPr>
          <w:noProof/>
          <w:lang w:val="nl-NL"/>
        </w:rPr>
        <w:t>37.</w:t>
      </w:r>
      <w:r w:rsidRPr="00AB28CB">
        <w:rPr>
          <w:noProof/>
          <w:lang w:val="nl-NL"/>
        </w:rPr>
        <w:tab/>
        <w:t xml:space="preserve">Sevinsky H, Zaru L, Wang R, et al. </w:t>
      </w:r>
      <w:r w:rsidRPr="00F33A0D">
        <w:rPr>
          <w:noProof/>
        </w:rPr>
        <w:t xml:space="preserve">Alternate Pharmacokinetics and Pharmacodynamics of Atazanavir in HIV-1-Infected Children Treated With Atazanavir Powder and Ritonavir: Combined Analysis of the PRINCE-1 and -2 Studies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8;37:e157-e165.</w:t>
      </w:r>
    </w:p>
    <w:p w14:paraId="324D40A5" w14:textId="77777777" w:rsidR="00F33A0D" w:rsidRPr="00F33A0D" w:rsidRDefault="00F33A0D" w:rsidP="00AB28CB">
      <w:r w:rsidRPr="00F33A0D">
        <w:rPr>
          <w:noProof/>
        </w:rPr>
        <w:lastRenderedPageBreak/>
        <w:t>38.</w:t>
      </w:r>
      <w:r w:rsidRPr="00F33A0D">
        <w:rPr>
          <w:noProof/>
        </w:rPr>
        <w:tab/>
        <w:t xml:space="preserve">FDA. Reyetaz, FDA label information Available at: </w:t>
      </w:r>
      <w:hyperlink r:id="rId17" w:history="1">
        <w:r w:rsidRPr="00F33A0D">
          <w:rPr>
            <w:rStyle w:val="Hyperlink"/>
            <w:noProof/>
          </w:rPr>
          <w:t>https://www.accessdata.fda.gov/drugsatfda_docs/label/2018/021567s042,206352s007lbl.pdf</w:t>
        </w:r>
      </w:hyperlink>
      <w:r w:rsidRPr="00F33A0D">
        <w:rPr>
          <w:noProof/>
        </w:rPr>
        <w:t>. Accessed August27, 2018.</w:t>
      </w:r>
    </w:p>
    <w:p w14:paraId="58B5D235" w14:textId="77777777" w:rsidR="00F33A0D" w:rsidRPr="00F33A0D" w:rsidRDefault="00F33A0D" w:rsidP="00AB28CB">
      <w:r w:rsidRPr="00F33A0D">
        <w:rPr>
          <w:noProof/>
        </w:rPr>
        <w:t>39.</w:t>
      </w:r>
      <w:r w:rsidRPr="00F33A0D">
        <w:rPr>
          <w:noProof/>
        </w:rPr>
        <w:tab/>
        <w:t xml:space="preserve">Blanche S, Bologna R, Cahn P, et al. Alternate Pharmacokinetics, safety and efficacy of darunavir/ritonavir in treatment-experienced children and adolescents </w:t>
      </w:r>
      <w:r w:rsidRPr="00F33A0D">
        <w:rPr>
          <w:i/>
          <w:noProof/>
        </w:rPr>
        <w:t>AIDS.</w:t>
      </w:r>
      <w:r w:rsidRPr="00F33A0D">
        <w:rPr>
          <w:noProof/>
        </w:rPr>
        <w:t xml:space="preserve"> 2009;23:2005-2013.</w:t>
      </w:r>
    </w:p>
    <w:p w14:paraId="524E140B" w14:textId="77777777" w:rsidR="00F33A0D" w:rsidRPr="00F33A0D" w:rsidRDefault="00F33A0D" w:rsidP="00AB28CB">
      <w:r w:rsidRPr="00F33A0D">
        <w:rPr>
          <w:noProof/>
        </w:rPr>
        <w:t>40.</w:t>
      </w:r>
      <w:r w:rsidRPr="00F33A0D">
        <w:rPr>
          <w:noProof/>
        </w:rPr>
        <w:tab/>
        <w:t xml:space="preserve">FDA. Prezista, FDA label information Available at: </w:t>
      </w:r>
      <w:hyperlink r:id="rId18" w:history="1">
        <w:r w:rsidRPr="00F33A0D">
          <w:rPr>
            <w:rStyle w:val="Hyperlink"/>
            <w:noProof/>
          </w:rPr>
          <w:t>https://www.accessdata.fda.gov/drugsatfda_docs/label/2018/021976s047_202895S021lbl.pdf</w:t>
        </w:r>
      </w:hyperlink>
      <w:r w:rsidRPr="00F33A0D">
        <w:rPr>
          <w:noProof/>
        </w:rPr>
        <w:t>. Accessed August27, 2018.</w:t>
      </w:r>
    </w:p>
    <w:p w14:paraId="1863CD34" w14:textId="77777777" w:rsidR="00F33A0D" w:rsidRPr="00F33A0D" w:rsidRDefault="00F33A0D" w:rsidP="00AB28CB">
      <w:r w:rsidRPr="00F33A0D">
        <w:rPr>
          <w:noProof/>
        </w:rPr>
        <w:t>41.</w:t>
      </w:r>
      <w:r w:rsidRPr="00F33A0D">
        <w:rPr>
          <w:noProof/>
        </w:rPr>
        <w:tab/>
        <w:t xml:space="preserve">Chokephaibulkit K, Prasitsuebsai W, Wittawatmongkol O, et al. Alternate Pharmacokinetics of darunavir/ritonavir in Asian HIV-1-infected children aged &gt;/=7 years </w:t>
      </w:r>
      <w:r w:rsidRPr="00F33A0D">
        <w:rPr>
          <w:i/>
          <w:noProof/>
        </w:rPr>
        <w:t>Antivir Ther.</w:t>
      </w:r>
      <w:r w:rsidRPr="00F33A0D">
        <w:rPr>
          <w:noProof/>
        </w:rPr>
        <w:t xml:space="preserve"> 2012;17:1263-1269.</w:t>
      </w:r>
    </w:p>
    <w:p w14:paraId="47C40A40" w14:textId="77777777" w:rsidR="00F33A0D" w:rsidRPr="00F33A0D" w:rsidRDefault="00F33A0D" w:rsidP="00AB28CB">
      <w:r w:rsidRPr="00F33A0D">
        <w:rPr>
          <w:noProof/>
        </w:rPr>
        <w:t>42.</w:t>
      </w:r>
      <w:r w:rsidRPr="00F33A0D">
        <w:rPr>
          <w:noProof/>
        </w:rPr>
        <w:tab/>
        <w:t xml:space="preserve">Violari A, Bologna R, Kumarasamy N, et al. Alternate Safety and efficacy of darunavir/ritonavir in treatment-experienced pediatric patients: week 48 results of the ARIEL trial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5;34:e132-137.</w:t>
      </w:r>
    </w:p>
    <w:p w14:paraId="46CA023B" w14:textId="77777777" w:rsidR="00F33A0D" w:rsidRPr="00F33A0D" w:rsidRDefault="00F33A0D" w:rsidP="00AB28CB">
      <w:r w:rsidRPr="00F33A0D">
        <w:rPr>
          <w:noProof/>
        </w:rPr>
        <w:t>43.</w:t>
      </w:r>
      <w:r w:rsidRPr="00F33A0D">
        <w:rPr>
          <w:noProof/>
        </w:rPr>
        <w:tab/>
        <w:t xml:space="preserve">FDA. Prezista, FDA, Clinical Pharmacology Biopharmaceutics Review(s) Available at: </w:t>
      </w:r>
      <w:hyperlink r:id="rId19" w:history="1">
        <w:r w:rsidRPr="00F33A0D">
          <w:rPr>
            <w:rStyle w:val="Hyperlink"/>
            <w:noProof/>
          </w:rPr>
          <w:t>https://www.accessdata.fda.gov/drugsatfda_docs/nda/2011/202895Orig1s000ClinPharmR.pdf</w:t>
        </w:r>
      </w:hyperlink>
      <w:r w:rsidRPr="00F33A0D">
        <w:rPr>
          <w:noProof/>
        </w:rPr>
        <w:t>. Accessed August 27, 2018.</w:t>
      </w:r>
    </w:p>
    <w:p w14:paraId="4EC46820" w14:textId="77777777" w:rsidR="00F33A0D" w:rsidRPr="00F33A0D" w:rsidRDefault="00F33A0D" w:rsidP="00AB28CB">
      <w:r w:rsidRPr="00F33A0D">
        <w:rPr>
          <w:noProof/>
        </w:rPr>
        <w:t>44.</w:t>
      </w:r>
      <w:r w:rsidRPr="00F33A0D">
        <w:rPr>
          <w:noProof/>
        </w:rPr>
        <w:tab/>
        <w:t xml:space="preserve">Ramanathan W, Szwarcberg, Kearney title. </w:t>
      </w:r>
      <w:r w:rsidRPr="00F33A0D">
        <w:rPr>
          <w:i/>
          <w:noProof/>
        </w:rPr>
        <w:t>International Workshop on Clinical Pharmacology of HIV Therapy</w:t>
      </w:r>
      <w:r w:rsidRPr="00F33A0D">
        <w:rPr>
          <w:noProof/>
        </w:rPr>
        <w:t>. Barcelona, Spain, 2012.</w:t>
      </w:r>
    </w:p>
    <w:p w14:paraId="5FDB7388" w14:textId="77777777" w:rsidR="00F33A0D" w:rsidRPr="00F33A0D" w:rsidRDefault="00F33A0D" w:rsidP="00AB28CB">
      <w:r w:rsidRPr="00F33A0D">
        <w:rPr>
          <w:noProof/>
        </w:rPr>
        <w:t>45.</w:t>
      </w:r>
      <w:r w:rsidRPr="00F33A0D">
        <w:rPr>
          <w:noProof/>
        </w:rPr>
        <w:tab/>
        <w:t xml:space="preserve">Flynn P, Komar S, Blanche S, et al. Alternate Efficacy and safety of darunavir/ritonavir at 48 weeks in treatment-naive, HIV-1-infected adolescents: results from a phase 2 open-label trial (DIONE)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4;33:940-945.</w:t>
      </w:r>
    </w:p>
    <w:p w14:paraId="00EC156E" w14:textId="77777777" w:rsidR="00F33A0D" w:rsidRPr="00F33A0D" w:rsidRDefault="00F33A0D" w:rsidP="00AB28CB">
      <w:r w:rsidRPr="00F33A0D">
        <w:rPr>
          <w:noProof/>
        </w:rPr>
        <w:t>46.</w:t>
      </w:r>
      <w:r w:rsidRPr="00F33A0D">
        <w:rPr>
          <w:noProof/>
        </w:rPr>
        <w:tab/>
        <w:t xml:space="preserve">Chokephaibulkit K, Rungmaitree S, Phongsamart W, et al. Alternate Pharmacokinetics and efficacy of darunavir/ritonavir once daily in virologically suppressed, treatment-experienced HIV-infected children </w:t>
      </w:r>
      <w:r w:rsidRPr="00F33A0D">
        <w:rPr>
          <w:i/>
          <w:noProof/>
        </w:rPr>
        <w:t>HIV Med.</w:t>
      </w:r>
      <w:r w:rsidRPr="00F33A0D">
        <w:rPr>
          <w:noProof/>
        </w:rPr>
        <w:t xml:space="preserve"> 2014;15:511-512.</w:t>
      </w:r>
    </w:p>
    <w:p w14:paraId="7BFEDB73" w14:textId="77777777" w:rsidR="00F33A0D" w:rsidRPr="00F33A0D" w:rsidRDefault="00F33A0D" w:rsidP="00AB28CB">
      <w:r w:rsidRPr="00F33A0D">
        <w:rPr>
          <w:noProof/>
        </w:rPr>
        <w:t>47.</w:t>
      </w:r>
      <w:r w:rsidRPr="00F33A0D">
        <w:rPr>
          <w:noProof/>
        </w:rPr>
        <w:tab/>
        <w:t xml:space="preserve">Larson KB, Cressey TR, Yogev R, et al. Alternate Pharmacokinetics of Once-Daily Darunavir/Ritonavir With and Without Etravirine in Human Immunodeficiency Virus-Infected Children, Adolescents, and Young Adults </w:t>
      </w:r>
      <w:r w:rsidRPr="00F33A0D">
        <w:rPr>
          <w:i/>
          <w:noProof/>
        </w:rPr>
        <w:t>J Pediatric Infect Dis Soc.</w:t>
      </w:r>
      <w:r w:rsidRPr="00F33A0D">
        <w:rPr>
          <w:noProof/>
        </w:rPr>
        <w:t xml:space="preserve"> 2016;5:131-137.</w:t>
      </w:r>
    </w:p>
    <w:p w14:paraId="7B35B759" w14:textId="77777777" w:rsidR="00F33A0D" w:rsidRPr="00F33A0D" w:rsidRDefault="00F33A0D" w:rsidP="00AB28CB">
      <w:r w:rsidRPr="00AB28CB">
        <w:rPr>
          <w:noProof/>
          <w:lang w:val="nl-NL"/>
        </w:rPr>
        <w:lastRenderedPageBreak/>
        <w:t>48.</w:t>
      </w:r>
      <w:r w:rsidRPr="00AB28CB">
        <w:rPr>
          <w:noProof/>
          <w:lang w:val="nl-NL"/>
        </w:rPr>
        <w:tab/>
        <w:t xml:space="preserve">Bastiaans DET, Geelen SPM, Visser EG, et al. </w:t>
      </w:r>
      <w:r w:rsidRPr="00F33A0D">
        <w:rPr>
          <w:noProof/>
        </w:rPr>
        <w:t xml:space="preserve">Alternate Pharmacokinetics, Short Term Safety and Efficacy of the Approved Once-Daily Darunavir/r Dosing Regimen in HIV-Infected Children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8.</w:t>
      </w:r>
    </w:p>
    <w:p w14:paraId="56C7BE5A" w14:textId="77777777" w:rsidR="00F33A0D" w:rsidRPr="00F33A0D" w:rsidRDefault="00F33A0D" w:rsidP="00AB28CB">
      <w:r w:rsidRPr="00F33A0D">
        <w:rPr>
          <w:noProof/>
        </w:rPr>
        <w:t>49.</w:t>
      </w:r>
      <w:r w:rsidRPr="00F33A0D">
        <w:rPr>
          <w:noProof/>
        </w:rPr>
        <w:tab/>
        <w:t xml:space="preserve">Anita Mathias HCL, David Warren, Vanitha Sekar, and Brian P. Kearney title. </w:t>
      </w:r>
      <w:r w:rsidRPr="00F33A0D">
        <w:rPr>
          <w:i/>
          <w:noProof/>
        </w:rPr>
        <w:t>International Workshop on Clinical Pharmacology of HIV Therapy</w:t>
      </w:r>
      <w:r w:rsidRPr="00F33A0D">
        <w:rPr>
          <w:noProof/>
        </w:rPr>
        <w:t>. Sorrento, Italy, 2010.</w:t>
      </w:r>
    </w:p>
    <w:p w14:paraId="47DE67A0" w14:textId="77777777" w:rsidR="00F33A0D" w:rsidRPr="00F33A0D" w:rsidRDefault="00F33A0D" w:rsidP="00AB28CB">
      <w:r w:rsidRPr="00F33A0D">
        <w:rPr>
          <w:noProof/>
        </w:rPr>
        <w:t>50.</w:t>
      </w:r>
      <w:r w:rsidRPr="00F33A0D">
        <w:rPr>
          <w:noProof/>
        </w:rPr>
        <w:tab/>
        <w:t xml:space="preserve">Saez-Llorens X, Violari A, Deetz CO, et al. Alternate Forty-eight-week evaluation of lopinavir/ritonavir, a new protease inhibitor, in human immunodeficiency virus-infected children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03;22:216-224.</w:t>
      </w:r>
    </w:p>
    <w:p w14:paraId="3A3A324D" w14:textId="77777777" w:rsidR="00F33A0D" w:rsidRPr="00F33A0D" w:rsidRDefault="00F33A0D" w:rsidP="00AB28CB">
      <w:r w:rsidRPr="00F33A0D">
        <w:rPr>
          <w:noProof/>
        </w:rPr>
        <w:t>51.</w:t>
      </w:r>
      <w:r w:rsidRPr="00F33A0D">
        <w:rPr>
          <w:noProof/>
        </w:rPr>
        <w:tab/>
        <w:t xml:space="preserve">Rosso R, Di Biagio A, Dentone C, et al. Alternate Lopinavir/ritonavir exposure in treatment-naive HIV-infected children following twice or once daily administration </w:t>
      </w:r>
      <w:r w:rsidRPr="00F33A0D">
        <w:rPr>
          <w:i/>
          <w:noProof/>
        </w:rPr>
        <w:t>J Antimicrob Chemother.</w:t>
      </w:r>
      <w:r w:rsidRPr="00F33A0D">
        <w:rPr>
          <w:noProof/>
        </w:rPr>
        <w:t xml:space="preserve"> 2006;57:1168-1171.</w:t>
      </w:r>
    </w:p>
    <w:p w14:paraId="65A89142" w14:textId="77777777" w:rsidR="00F33A0D" w:rsidRPr="00F33A0D" w:rsidRDefault="00F33A0D" w:rsidP="00AB28CB">
      <w:r w:rsidRPr="00F33A0D">
        <w:rPr>
          <w:noProof/>
        </w:rPr>
        <w:t>52.</w:t>
      </w:r>
      <w:r w:rsidRPr="00F33A0D">
        <w:rPr>
          <w:noProof/>
        </w:rPr>
        <w:tab/>
        <w:t xml:space="preserve">Verweel G, Burger DM, Sheehan NL, et al. Alternate Plasma concentrations of the HIV-protease inhibitor lopinavir are suboptimal in children aged 2 years and below </w:t>
      </w:r>
      <w:r w:rsidRPr="00F33A0D">
        <w:rPr>
          <w:i/>
          <w:noProof/>
        </w:rPr>
        <w:t>Antivir Ther.</w:t>
      </w:r>
      <w:r w:rsidRPr="00F33A0D">
        <w:rPr>
          <w:noProof/>
        </w:rPr>
        <w:t xml:space="preserve"> 2007;12:453-458.</w:t>
      </w:r>
    </w:p>
    <w:p w14:paraId="0ED9704A" w14:textId="77777777" w:rsidR="00F33A0D" w:rsidRPr="00F33A0D" w:rsidRDefault="00F33A0D" w:rsidP="00AB28CB">
      <w:r w:rsidRPr="00F33A0D">
        <w:rPr>
          <w:noProof/>
        </w:rPr>
        <w:t>53.</w:t>
      </w:r>
      <w:r w:rsidRPr="00F33A0D">
        <w:rPr>
          <w:noProof/>
        </w:rPr>
        <w:tab/>
        <w:t xml:space="preserve">Chadwick EG, Capparelli EV, Yogev R, et al. Alternate Pharmacokinetics, safety and efficacy of lopinavir/ritonavir in infants less than 6 months of age: 24 week results </w:t>
      </w:r>
      <w:r w:rsidRPr="00F33A0D">
        <w:rPr>
          <w:i/>
          <w:noProof/>
        </w:rPr>
        <w:t>AIDS.</w:t>
      </w:r>
      <w:r w:rsidRPr="00F33A0D">
        <w:rPr>
          <w:noProof/>
        </w:rPr>
        <w:t xml:space="preserve"> 2008;22:249-255.</w:t>
      </w:r>
    </w:p>
    <w:p w14:paraId="46B57C28" w14:textId="77777777" w:rsidR="00F33A0D" w:rsidRPr="00F33A0D" w:rsidRDefault="00F33A0D" w:rsidP="00AB28CB">
      <w:r w:rsidRPr="00AB28CB">
        <w:rPr>
          <w:noProof/>
          <w:lang w:val="nl-NL"/>
        </w:rPr>
        <w:t>54.</w:t>
      </w:r>
      <w:r w:rsidRPr="00AB28CB">
        <w:rPr>
          <w:noProof/>
          <w:lang w:val="nl-NL"/>
        </w:rPr>
        <w:tab/>
        <w:t xml:space="preserve">la Porte C, van Heeswijk R, Mitchell CD, et al. </w:t>
      </w:r>
      <w:r w:rsidRPr="00F33A0D">
        <w:rPr>
          <w:noProof/>
        </w:rPr>
        <w:t xml:space="preserve">Alternate Pharmacokinetics and tolerability of once- versus twice-daily lopinavir/ritonavir treatment in HIV-1-infected children </w:t>
      </w:r>
      <w:r w:rsidRPr="00F33A0D">
        <w:rPr>
          <w:i/>
          <w:noProof/>
        </w:rPr>
        <w:t>Antivir Ther.</w:t>
      </w:r>
      <w:r w:rsidRPr="00F33A0D">
        <w:rPr>
          <w:noProof/>
        </w:rPr>
        <w:t xml:space="preserve"> 2009;14:603-606.</w:t>
      </w:r>
    </w:p>
    <w:p w14:paraId="3B68E9FE" w14:textId="77777777" w:rsidR="00F33A0D" w:rsidRPr="00F33A0D" w:rsidRDefault="00F33A0D" w:rsidP="00AB28CB">
      <w:r w:rsidRPr="00AB28CB">
        <w:rPr>
          <w:noProof/>
          <w:lang w:val="nl-NL"/>
        </w:rPr>
        <w:t>55.</w:t>
      </w:r>
      <w:r w:rsidRPr="00AB28CB">
        <w:rPr>
          <w:noProof/>
          <w:lang w:val="nl-NL"/>
        </w:rPr>
        <w:tab/>
        <w:t xml:space="preserve">Puthanakit T, van der Lugt J, Bunupuradah T, et al. </w:t>
      </w:r>
      <w:r w:rsidRPr="00F33A0D">
        <w:rPr>
          <w:noProof/>
        </w:rPr>
        <w:t xml:space="preserve">Alternate Pharmacokinetics and 48 week efficacy of low-dose lopinavir/ritonavir in HIV-infected children </w:t>
      </w:r>
      <w:r w:rsidRPr="00F33A0D">
        <w:rPr>
          <w:i/>
          <w:noProof/>
        </w:rPr>
        <w:t>J Antimicrob Chemother.</w:t>
      </w:r>
      <w:r w:rsidRPr="00F33A0D">
        <w:rPr>
          <w:noProof/>
        </w:rPr>
        <w:t xml:space="preserve"> 2009;64:1080-1086.</w:t>
      </w:r>
    </w:p>
    <w:p w14:paraId="42E5787C" w14:textId="77777777" w:rsidR="00F33A0D" w:rsidRPr="00F33A0D" w:rsidRDefault="00F33A0D" w:rsidP="00AB28CB">
      <w:r w:rsidRPr="00F33A0D">
        <w:rPr>
          <w:noProof/>
        </w:rPr>
        <w:t>56.</w:t>
      </w:r>
      <w:r w:rsidRPr="00F33A0D">
        <w:rPr>
          <w:noProof/>
        </w:rPr>
        <w:tab/>
        <w:t xml:space="preserve">Chadwick EG, Pinto J, Yogev R, et al. Alternate Early initiation of lopinavir/ritonavir in infants less than 6 weeks of age: pharmacokinetics and 24-week safety and efficacy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09;28:215-219.</w:t>
      </w:r>
    </w:p>
    <w:p w14:paraId="784C0443" w14:textId="77777777" w:rsidR="00F33A0D" w:rsidRPr="00F33A0D" w:rsidRDefault="00F33A0D" w:rsidP="00AB28CB">
      <w:r w:rsidRPr="00AB28CB">
        <w:rPr>
          <w:noProof/>
          <w:lang w:val="nl-NL"/>
        </w:rPr>
        <w:t>57.</w:t>
      </w:r>
      <w:r w:rsidRPr="00AB28CB">
        <w:rPr>
          <w:noProof/>
          <w:lang w:val="nl-NL"/>
        </w:rPr>
        <w:tab/>
        <w:t xml:space="preserve">Chadwick EG, Yogev R, Alvero CG, et al. </w:t>
      </w:r>
      <w:r w:rsidRPr="00F33A0D">
        <w:rPr>
          <w:noProof/>
        </w:rPr>
        <w:t xml:space="preserve">Alternate Long-term outcomes for HIV-infected infants less than 6 months of age at initiation of lopinavir/ritonavir combination antiretroviral therapy </w:t>
      </w:r>
      <w:r w:rsidRPr="00F33A0D">
        <w:rPr>
          <w:i/>
          <w:noProof/>
        </w:rPr>
        <w:t>AIDS.</w:t>
      </w:r>
      <w:r w:rsidRPr="00F33A0D">
        <w:rPr>
          <w:noProof/>
        </w:rPr>
        <w:t xml:space="preserve"> 2011;25:643-649.</w:t>
      </w:r>
    </w:p>
    <w:p w14:paraId="174C68AA" w14:textId="77777777" w:rsidR="00F33A0D" w:rsidRPr="00F33A0D" w:rsidRDefault="00F33A0D" w:rsidP="00AB28CB">
      <w:r w:rsidRPr="00F33A0D">
        <w:rPr>
          <w:noProof/>
        </w:rPr>
        <w:lastRenderedPageBreak/>
        <w:t>58.</w:t>
      </w:r>
      <w:r w:rsidRPr="00F33A0D">
        <w:rPr>
          <w:noProof/>
        </w:rPr>
        <w:tab/>
        <w:t xml:space="preserve">Chokephaibulkit K, Nuntarukchaikul M, Phongsamart W, et al. Alternate Once- versus twice-daily lopinavir/ritonavir tablets in virologically suppressed, HIV-infected, treatment-experienced children: comparative pharmacokinetics and virological outcome after switching to once-daily lopinavir/ritonavir </w:t>
      </w:r>
      <w:r w:rsidRPr="00F33A0D">
        <w:rPr>
          <w:i/>
          <w:noProof/>
        </w:rPr>
        <w:t>J Antimicrob Chemother.</w:t>
      </w:r>
      <w:r w:rsidRPr="00F33A0D">
        <w:rPr>
          <w:noProof/>
        </w:rPr>
        <w:t xml:space="preserve"> 2012;67:2927-2931.</w:t>
      </w:r>
    </w:p>
    <w:p w14:paraId="69581201" w14:textId="77777777" w:rsidR="00F33A0D" w:rsidRPr="00F33A0D" w:rsidRDefault="00F33A0D" w:rsidP="00AB28CB">
      <w:r w:rsidRPr="00F33A0D">
        <w:rPr>
          <w:noProof/>
        </w:rPr>
        <w:t>59.</w:t>
      </w:r>
      <w:r w:rsidRPr="00F33A0D">
        <w:rPr>
          <w:noProof/>
        </w:rPr>
        <w:tab/>
        <w:t xml:space="preserve">Bastiaans DE, Forcat S, Lyall H, et al. Alternate Pharmacokinetics of pediatric lopinavir/ritonavir tablets in children when administered twice daily according to FDA weight bands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4;33:301-305.</w:t>
      </w:r>
    </w:p>
    <w:p w14:paraId="72B79ECE" w14:textId="77777777" w:rsidR="00F33A0D" w:rsidRPr="00F33A0D" w:rsidRDefault="00F33A0D" w:rsidP="00AB28CB">
      <w:r w:rsidRPr="00F33A0D">
        <w:rPr>
          <w:noProof/>
        </w:rPr>
        <w:t>60.</w:t>
      </w:r>
      <w:r w:rsidRPr="00F33A0D">
        <w:rPr>
          <w:noProof/>
        </w:rPr>
        <w:tab/>
        <w:t xml:space="preserve">H. Lyall, R. Goodall and Clinical Trials Unit University College London L, UK. Alternate Once vs. twice-daily lopinavir/ritonavir in HIV-1-infected children </w:t>
      </w:r>
      <w:r w:rsidRPr="00F33A0D">
        <w:rPr>
          <w:i/>
          <w:noProof/>
        </w:rPr>
        <w:t>AIDS.</w:t>
      </w:r>
      <w:r w:rsidRPr="00F33A0D">
        <w:rPr>
          <w:noProof/>
        </w:rPr>
        <w:t xml:space="preserve"> 2015;29:2447-2457.</w:t>
      </w:r>
    </w:p>
    <w:p w14:paraId="09543B00" w14:textId="77777777" w:rsidR="00F33A0D" w:rsidRPr="00AB28CB" w:rsidRDefault="00F33A0D" w:rsidP="00AB28CB">
      <w:pPr>
        <w:rPr>
          <w:lang w:val="nl-NL"/>
        </w:rPr>
      </w:pPr>
      <w:r w:rsidRPr="00F33A0D">
        <w:rPr>
          <w:noProof/>
        </w:rPr>
        <w:t>61.</w:t>
      </w:r>
      <w:r w:rsidRPr="00F33A0D">
        <w:rPr>
          <w:noProof/>
        </w:rPr>
        <w:tab/>
        <w:t xml:space="preserve">FDA. Kaletra, FDA, Clinical Pharmacology Biopharmaceutics Review(s) Available at: </w:t>
      </w:r>
      <w:hyperlink r:id="rId20" w:history="1">
        <w:r w:rsidRPr="00F33A0D">
          <w:rPr>
            <w:rStyle w:val="Hyperlink"/>
            <w:noProof/>
          </w:rPr>
          <w:t>https://www.accessdata.fda.gov/drugsatfda_docs/label/2017/021251s055,021906s050lbl.pdf</w:t>
        </w:r>
      </w:hyperlink>
      <w:r w:rsidRPr="00F33A0D">
        <w:rPr>
          <w:noProof/>
        </w:rPr>
        <w:t xml:space="preserve">. </w:t>
      </w:r>
      <w:r w:rsidRPr="00AB28CB">
        <w:rPr>
          <w:noProof/>
          <w:lang w:val="nl-NL"/>
        </w:rPr>
        <w:t>Accessed August 27, 2018.</w:t>
      </w:r>
    </w:p>
    <w:p w14:paraId="7F6833B5" w14:textId="77777777" w:rsidR="00F33A0D" w:rsidRPr="00F33A0D" w:rsidRDefault="00F33A0D" w:rsidP="00AB28CB">
      <w:r w:rsidRPr="00AB28CB">
        <w:rPr>
          <w:noProof/>
          <w:lang w:val="nl-NL"/>
        </w:rPr>
        <w:t>62.</w:t>
      </w:r>
      <w:r w:rsidRPr="00AB28CB">
        <w:rPr>
          <w:noProof/>
          <w:lang w:val="nl-NL"/>
        </w:rPr>
        <w:tab/>
        <w:t xml:space="preserve">van der Lee M, Verweel G, de Groot R, et al. </w:t>
      </w:r>
      <w:r w:rsidRPr="00F33A0D">
        <w:rPr>
          <w:noProof/>
        </w:rPr>
        <w:t xml:space="preserve">Alternate Pharmacokinetics of a once-daily regimen of lopinavir/ritonavir in HIV-1-infected children </w:t>
      </w:r>
      <w:r w:rsidRPr="00F33A0D">
        <w:rPr>
          <w:i/>
          <w:noProof/>
        </w:rPr>
        <w:t>Antivir Ther.</w:t>
      </w:r>
      <w:r w:rsidRPr="00F33A0D">
        <w:rPr>
          <w:noProof/>
        </w:rPr>
        <w:t xml:space="preserve"> 2006;11:439-445.</w:t>
      </w:r>
    </w:p>
    <w:p w14:paraId="5B94963F" w14:textId="77777777" w:rsidR="00F33A0D" w:rsidRPr="00F33A0D" w:rsidRDefault="00F33A0D" w:rsidP="00AB28CB">
      <w:r w:rsidRPr="00AB28CB">
        <w:rPr>
          <w:noProof/>
          <w:lang w:val="nl-NL"/>
        </w:rPr>
        <w:t>63.</w:t>
      </w:r>
      <w:r w:rsidRPr="00AB28CB">
        <w:rPr>
          <w:noProof/>
          <w:lang w:val="nl-NL"/>
        </w:rPr>
        <w:tab/>
        <w:t xml:space="preserve">van der Flier M, Verweel G, van der Knaap LC, et al. </w:t>
      </w:r>
      <w:r w:rsidRPr="00F33A0D">
        <w:rPr>
          <w:noProof/>
        </w:rPr>
        <w:t xml:space="preserve">Alternate Pharmacokinetics of lopinavir in HIV type-1-infected children taking the new tablet formulation once daily </w:t>
      </w:r>
      <w:r w:rsidRPr="00F33A0D">
        <w:rPr>
          <w:i/>
          <w:noProof/>
        </w:rPr>
        <w:t>Antivir Ther.</w:t>
      </w:r>
      <w:r w:rsidRPr="00F33A0D">
        <w:rPr>
          <w:noProof/>
        </w:rPr>
        <w:t xml:space="preserve"> 2008;13:1087-1090.</w:t>
      </w:r>
    </w:p>
    <w:p w14:paraId="6E54D383" w14:textId="77777777" w:rsidR="00F33A0D" w:rsidRPr="00F33A0D" w:rsidRDefault="00F33A0D" w:rsidP="00AB28CB">
      <w:r w:rsidRPr="00AB28CB">
        <w:rPr>
          <w:noProof/>
          <w:lang w:val="nl-NL"/>
        </w:rPr>
        <w:t>64.</w:t>
      </w:r>
      <w:r w:rsidRPr="00AB28CB">
        <w:rPr>
          <w:noProof/>
          <w:lang w:val="nl-NL"/>
        </w:rPr>
        <w:tab/>
        <w:t xml:space="preserve">Eron JJ, Feinberg J, Kessler HA, et al. </w:t>
      </w:r>
      <w:r w:rsidRPr="00F33A0D">
        <w:rPr>
          <w:noProof/>
        </w:rPr>
        <w:t xml:space="preserve">Alternate Once-daily versus twice-daily lopinavir/ritonavir in antiretroviral-naive HIV-positive patients: a 48-week randomized clinical trial </w:t>
      </w:r>
      <w:r w:rsidRPr="00F33A0D">
        <w:rPr>
          <w:i/>
          <w:noProof/>
        </w:rPr>
        <w:t>J Infect Dis.</w:t>
      </w:r>
      <w:r w:rsidRPr="00F33A0D">
        <w:rPr>
          <w:noProof/>
        </w:rPr>
        <w:t xml:space="preserve"> 2004;189:265-272.</w:t>
      </w:r>
    </w:p>
    <w:p w14:paraId="4743469E" w14:textId="77777777" w:rsidR="00F33A0D" w:rsidRPr="00F33A0D" w:rsidRDefault="00F33A0D" w:rsidP="00AB28CB">
      <w:r w:rsidRPr="00AB28CB">
        <w:rPr>
          <w:noProof/>
          <w:lang w:val="nl-NL"/>
        </w:rPr>
        <w:t>65.</w:t>
      </w:r>
      <w:r w:rsidRPr="00AB28CB">
        <w:rPr>
          <w:noProof/>
          <w:lang w:val="nl-NL"/>
        </w:rPr>
        <w:tab/>
        <w:t xml:space="preserve">Viani RM, Alvero C, Fenton T, et al. </w:t>
      </w:r>
      <w:r w:rsidRPr="00F33A0D">
        <w:rPr>
          <w:noProof/>
        </w:rPr>
        <w:t xml:space="preserve">Alternate Safety, Pharmacokinetics and Efficacy of Dolutegravir in Treatment-experienced HIV-1 Infected Adolescents: Forty-eight-week Results from IMPAACT P1093 </w:t>
      </w:r>
      <w:r w:rsidRPr="00F33A0D">
        <w:rPr>
          <w:i/>
          <w:noProof/>
        </w:rPr>
        <w:t>Pediatr Infect Dis J.</w:t>
      </w:r>
      <w:r w:rsidRPr="00F33A0D">
        <w:rPr>
          <w:noProof/>
        </w:rPr>
        <w:t xml:space="preserve"> 2015;34:1207-1213.</w:t>
      </w:r>
    </w:p>
    <w:p w14:paraId="7AF90951" w14:textId="77777777" w:rsidR="00F33A0D" w:rsidRPr="00F33A0D" w:rsidRDefault="00F33A0D" w:rsidP="00AB28CB">
      <w:r w:rsidRPr="00AB28CB">
        <w:rPr>
          <w:noProof/>
          <w:lang w:val="nl-NL"/>
        </w:rPr>
        <w:t>66.</w:t>
      </w:r>
      <w:r w:rsidRPr="00AB28CB">
        <w:rPr>
          <w:noProof/>
          <w:lang w:val="nl-NL"/>
        </w:rPr>
        <w:tab/>
        <w:t xml:space="preserve">Viani RM, Alvero C, Fenton T, et al. </w:t>
      </w:r>
      <w:r w:rsidRPr="00F33A0D">
        <w:rPr>
          <w:noProof/>
        </w:rPr>
        <w:t xml:space="preserve">Safety Pharmacokinetics and Efficacy of Dolutegravir in Treatment Experienced HIV + Children Talk presented at:  Conference on Retroviruses and Opporotunistic Infections (CROI 2014); 2014; Boston. Available at: </w:t>
      </w:r>
      <w:hyperlink r:id="rId21" w:history="1">
        <w:r w:rsidRPr="00F33A0D">
          <w:rPr>
            <w:rStyle w:val="Hyperlink"/>
            <w:noProof/>
          </w:rPr>
          <w:t>http://www.croiconference.org/sites/all/abstracts/901.pdf</w:t>
        </w:r>
      </w:hyperlink>
      <w:r w:rsidRPr="00F33A0D">
        <w:rPr>
          <w:noProof/>
        </w:rPr>
        <w:t>.</w:t>
      </w:r>
    </w:p>
    <w:p w14:paraId="3EE7542C" w14:textId="77777777" w:rsidR="00F33A0D" w:rsidRPr="00F33A0D" w:rsidRDefault="00F33A0D" w:rsidP="00AB28CB">
      <w:r w:rsidRPr="00F33A0D">
        <w:rPr>
          <w:noProof/>
        </w:rPr>
        <w:lastRenderedPageBreak/>
        <w:t>67.</w:t>
      </w:r>
      <w:r w:rsidRPr="00F33A0D">
        <w:rPr>
          <w:noProof/>
        </w:rPr>
        <w:tab/>
        <w:t xml:space="preserve">Min S, Sloan L, DeJesus E, et al. Alternate Antiviral activity, safety, and pharmacokinetics/pharmacodynamics of dolutegravir as 10-day monotherapy in HIV-1-infected adults </w:t>
      </w:r>
      <w:r w:rsidRPr="00F33A0D">
        <w:rPr>
          <w:i/>
          <w:noProof/>
        </w:rPr>
        <w:t>AIDS.</w:t>
      </w:r>
      <w:r w:rsidRPr="00F33A0D">
        <w:rPr>
          <w:noProof/>
        </w:rPr>
        <w:t xml:space="preserve"> 2011;25:1737-1745.</w:t>
      </w:r>
    </w:p>
    <w:p w14:paraId="4B94FD9E" w14:textId="77777777" w:rsidR="00F33A0D" w:rsidRPr="00F33A0D" w:rsidRDefault="00F33A0D" w:rsidP="00AB28CB">
      <w:r w:rsidRPr="00AB28CB">
        <w:rPr>
          <w:noProof/>
          <w:lang w:val="nl-NL"/>
        </w:rPr>
        <w:t>68.</w:t>
      </w:r>
      <w:r w:rsidRPr="00AB28CB">
        <w:rPr>
          <w:noProof/>
          <w:lang w:val="nl-NL"/>
        </w:rPr>
        <w:tab/>
        <w:t xml:space="preserve">Nachman S, Zheng N, Acosta EP, et al. </w:t>
      </w:r>
      <w:r w:rsidRPr="00F33A0D">
        <w:rPr>
          <w:noProof/>
        </w:rPr>
        <w:t xml:space="preserve">Alternate Pharmacokinetics, safety, and 48-week efficacy of oral raltegravir in HIV-1-infected children aged 2 through 18 years </w:t>
      </w:r>
      <w:r w:rsidRPr="00F33A0D">
        <w:rPr>
          <w:i/>
          <w:noProof/>
        </w:rPr>
        <w:t>Clin Infect Dis.</w:t>
      </w:r>
      <w:r w:rsidRPr="00F33A0D">
        <w:rPr>
          <w:noProof/>
        </w:rPr>
        <w:t xml:space="preserve"> 2014;58:413-422.</w:t>
      </w:r>
    </w:p>
    <w:p w14:paraId="2DD263E0" w14:textId="77777777" w:rsidR="00F33A0D" w:rsidRPr="00F33A0D" w:rsidRDefault="00F33A0D" w:rsidP="00AB28CB">
      <w:r w:rsidRPr="00AB28CB">
        <w:rPr>
          <w:noProof/>
          <w:lang w:val="nl-NL"/>
        </w:rPr>
        <w:t>69.</w:t>
      </w:r>
      <w:r w:rsidRPr="00AB28CB">
        <w:rPr>
          <w:noProof/>
          <w:lang w:val="nl-NL"/>
        </w:rPr>
        <w:tab/>
        <w:t xml:space="preserve">Nachman S, Alvero C, Acosta EP, et al. </w:t>
      </w:r>
      <w:r w:rsidRPr="00F33A0D">
        <w:rPr>
          <w:noProof/>
        </w:rPr>
        <w:t xml:space="preserve">Alternate Pharmacokinetics and 48-Week Safety and Efficacy of Raltegravir for Oral Suspension in Human Immunodeficiency Virus Type-1-Infected Children 4 Weeks to 2 Years of Age </w:t>
      </w:r>
      <w:r w:rsidRPr="00F33A0D">
        <w:rPr>
          <w:i/>
          <w:noProof/>
        </w:rPr>
        <w:t>J Pediatric Infect Dis Soc.</w:t>
      </w:r>
      <w:r w:rsidRPr="00F33A0D">
        <w:rPr>
          <w:noProof/>
        </w:rPr>
        <w:t xml:space="preserve"> 2015;4:e76-83.</w:t>
      </w:r>
    </w:p>
    <w:p w14:paraId="7B4E5B2B" w14:textId="77777777" w:rsidR="00F33A0D" w:rsidRPr="00F33A0D" w:rsidRDefault="00F33A0D" w:rsidP="00AB28CB">
      <w:r w:rsidRPr="00F33A0D">
        <w:rPr>
          <w:noProof/>
        </w:rPr>
        <w:t>70.</w:t>
      </w:r>
      <w:r w:rsidRPr="00F33A0D">
        <w:rPr>
          <w:noProof/>
        </w:rPr>
        <w:tab/>
        <w:t xml:space="preserve">Clarke D, Acosta E, Chain A, et al. Raltegravir pharmacokinetics and safety in HIV-1 exposed neonates: dosefinding study.  Talk presented at:  Conference on Retroviruses and Opportunistic Infections; 2017; Seattle, WA. Available at: </w:t>
      </w:r>
      <w:hyperlink r:id="rId22" w:history="1">
        <w:r w:rsidRPr="00F33A0D">
          <w:rPr>
            <w:rStyle w:val="Hyperlink"/>
            <w:noProof/>
          </w:rPr>
          <w:t>http://www.croiconference.org/sessions/raltegravir-pharmacokinetics-and-safety-hiv-1-exposed-neonates-dose-finding-study</w:t>
        </w:r>
      </w:hyperlink>
      <w:r w:rsidRPr="00F33A0D">
        <w:rPr>
          <w:noProof/>
        </w:rPr>
        <w:t>.</w:t>
      </w:r>
    </w:p>
    <w:p w14:paraId="080C75D0" w14:textId="77777777" w:rsidR="00F33A0D" w:rsidRPr="00F33A0D" w:rsidRDefault="00F33A0D" w:rsidP="00AB28CB">
      <w:r w:rsidRPr="00F33A0D">
        <w:rPr>
          <w:noProof/>
        </w:rPr>
        <w:t>71.</w:t>
      </w:r>
      <w:r w:rsidRPr="00F33A0D">
        <w:rPr>
          <w:noProof/>
        </w:rPr>
        <w:tab/>
        <w:t>FDA. Isentress, FDA, Clinical Pharmacology Biopharmaceutics Review(s) Available at: [</w:t>
      </w:r>
      <w:hyperlink r:id="rId23" w:history="1">
        <w:r w:rsidRPr="00F33A0D">
          <w:rPr>
            <w:rStyle w:val="Hyperlink"/>
            <w:noProof/>
          </w:rPr>
          <w:t>https://www.accessdata.fda.gov/drugsatfda_docs/nda/2013/205786Orig1s000SumR.pdf</w:t>
        </w:r>
      </w:hyperlink>
      <w:r w:rsidRPr="00F33A0D">
        <w:rPr>
          <w:noProof/>
        </w:rPr>
        <w:t>. Accessed August 27, 2018.</w:t>
      </w:r>
    </w:p>
    <w:p w14:paraId="61106355" w14:textId="77777777" w:rsidR="00F33A0D" w:rsidRPr="00F33A0D" w:rsidRDefault="00F33A0D" w:rsidP="00AB28CB">
      <w:r w:rsidRPr="00F33A0D">
        <w:rPr>
          <w:noProof/>
        </w:rPr>
        <w:t>72.</w:t>
      </w:r>
      <w:r w:rsidRPr="00F33A0D">
        <w:rPr>
          <w:noProof/>
        </w:rPr>
        <w:tab/>
        <w:t xml:space="preserve">Gaur AH, Kizito H, Prasitsueubsai W, et al. Alternate Safety, efficacy, and pharmacokinetics of a single-tablet regimen containing elvitegravir, cobicistat, emtricitabine, and tenofovir alafenamide in treatment-naive, HIV-infected adolescents: a single-arm, open-label trial </w:t>
      </w:r>
      <w:r w:rsidRPr="00F33A0D">
        <w:rPr>
          <w:i/>
          <w:noProof/>
        </w:rPr>
        <w:t>Lancet HIV.</w:t>
      </w:r>
      <w:r w:rsidRPr="00F33A0D">
        <w:rPr>
          <w:noProof/>
        </w:rPr>
        <w:t xml:space="preserve"> 2016;3:e561-e568.</w:t>
      </w:r>
    </w:p>
    <w:p w14:paraId="4CBFAB9D" w14:textId="77777777" w:rsidR="00F33A0D" w:rsidRPr="00F33A0D" w:rsidRDefault="00F33A0D" w:rsidP="00AB28CB">
      <w:r w:rsidRPr="00AB28CB">
        <w:rPr>
          <w:noProof/>
          <w:lang w:val="nl-NL"/>
        </w:rPr>
        <w:t>73.</w:t>
      </w:r>
      <w:r w:rsidRPr="00AB28CB">
        <w:rPr>
          <w:noProof/>
          <w:lang w:val="nl-NL"/>
        </w:rPr>
        <w:tab/>
        <w:t xml:space="preserve">Natukunda E, Gaur AH, Kosalaraksa P, et al. </w:t>
      </w:r>
      <w:r w:rsidRPr="00F33A0D">
        <w:rPr>
          <w:noProof/>
        </w:rPr>
        <w:t xml:space="preserve">Alternate Safety, efficacy, and pharmacokinetics of single-tablet elvitegravir, cobicistat, emtricitabine, and tenofovir alafenamide in virologically suppressed, HIV-infected children: a single-arm, open-label trial </w:t>
      </w:r>
      <w:r w:rsidRPr="00F33A0D">
        <w:rPr>
          <w:i/>
          <w:noProof/>
        </w:rPr>
        <w:t>The Lancet Child &amp; Adolescent Health.</w:t>
      </w:r>
      <w:r w:rsidRPr="00F33A0D">
        <w:rPr>
          <w:noProof/>
        </w:rPr>
        <w:t xml:space="preserve"> 2017;1:27-34.</w:t>
      </w:r>
    </w:p>
    <w:p w14:paraId="702789E9" w14:textId="1D37D794" w:rsidR="009003F5" w:rsidRDefault="009003F5" w:rsidP="00AB28CB">
      <w:pPr>
        <w:spacing w:line="480" w:lineRule="auto"/>
        <w:rPr>
          <w:sz w:val="16"/>
          <w:szCs w:val="16"/>
          <w:lang w:val="en-US"/>
        </w:rPr>
      </w:pPr>
      <w:r>
        <w:rPr>
          <w:sz w:val="16"/>
          <w:szCs w:val="16"/>
          <w:lang w:val="en-US"/>
        </w:rPr>
        <w:fldChar w:fldCharType="end"/>
      </w:r>
    </w:p>
    <w:sectPr w:rsidR="009003F5" w:rsidSect="00AB28C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727E6D" w14:textId="77777777" w:rsidR="00196E1B" w:rsidRDefault="00196E1B" w:rsidP="007F5EFB">
      <w:pPr>
        <w:spacing w:after="0" w:line="240" w:lineRule="auto"/>
      </w:pPr>
      <w:r>
        <w:separator/>
      </w:r>
    </w:p>
  </w:endnote>
  <w:endnote w:type="continuationSeparator" w:id="0">
    <w:p w14:paraId="151603F8" w14:textId="77777777" w:rsidR="00196E1B" w:rsidRDefault="00196E1B" w:rsidP="007F5E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ongolian Baiti">
    <w:panose1 w:val="03000500000000000000"/>
    <w:charset w:val="00"/>
    <w:family w:val="script"/>
    <w:pitch w:val="variable"/>
    <w:sig w:usb0="80000023" w:usb1="00000000" w:usb2="0002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B4DA6A5" w14:textId="77777777" w:rsidR="00196E1B" w:rsidRDefault="00196E1B" w:rsidP="007F5EFB">
      <w:pPr>
        <w:spacing w:after="0" w:line="240" w:lineRule="auto"/>
      </w:pPr>
      <w:r>
        <w:separator/>
      </w:r>
    </w:p>
  </w:footnote>
  <w:footnote w:type="continuationSeparator" w:id="0">
    <w:p w14:paraId="68D24B35" w14:textId="77777777" w:rsidR="00196E1B" w:rsidRDefault="00196E1B" w:rsidP="007F5EF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D739EC"/>
    <w:multiLevelType w:val="hybridMultilevel"/>
    <w:tmpl w:val="85ACB9EA"/>
    <w:lvl w:ilvl="0" w:tplc="78D2A014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181A4F96"/>
    <w:multiLevelType w:val="multilevel"/>
    <w:tmpl w:val="FF8428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2C3D5DAE"/>
    <w:multiLevelType w:val="hybridMultilevel"/>
    <w:tmpl w:val="45F2B24A"/>
    <w:lvl w:ilvl="0" w:tplc="2256A0E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21221A3"/>
    <w:multiLevelType w:val="hybridMultilevel"/>
    <w:tmpl w:val="4B80FA4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96A4DF1"/>
    <w:multiLevelType w:val="hybridMultilevel"/>
    <w:tmpl w:val="03483E6C"/>
    <w:lvl w:ilvl="0" w:tplc="B24222A8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7A66DF2"/>
    <w:multiLevelType w:val="hybridMultilevel"/>
    <w:tmpl w:val="B972E5EC"/>
    <w:lvl w:ilvl="0" w:tplc="41388362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7C87B9A"/>
    <w:multiLevelType w:val="hybridMultilevel"/>
    <w:tmpl w:val="E89A1FB2"/>
    <w:lvl w:ilvl="0" w:tplc="FC2A609E">
      <w:start w:val="12"/>
      <w:numFmt w:val="bullet"/>
      <w:lvlText w:val="-"/>
      <w:lvlJc w:val="left"/>
      <w:pPr>
        <w:ind w:left="720" w:hanging="360"/>
      </w:pPr>
      <w:rPr>
        <w:rFonts w:ascii="Cambria" w:eastAsiaTheme="majorEastAsia" w:hAnsi="Cambria" w:cstheme="maj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FA5921"/>
    <w:multiLevelType w:val="hybridMultilevel"/>
    <w:tmpl w:val="FA5E91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5F53812"/>
    <w:multiLevelType w:val="hybridMultilevel"/>
    <w:tmpl w:val="57B0880E"/>
    <w:lvl w:ilvl="0" w:tplc="F73E8E9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6"/>
  </w:num>
  <w:num w:numId="3">
    <w:abstractNumId w:val="8"/>
  </w:num>
  <w:num w:numId="4">
    <w:abstractNumId w:val="2"/>
  </w:num>
  <w:num w:numId="5">
    <w:abstractNumId w:val="1"/>
  </w:num>
  <w:num w:numId="6">
    <w:abstractNumId w:val="3"/>
  </w:num>
  <w:num w:numId="7">
    <w:abstractNumId w:val="5"/>
  </w:num>
  <w:num w:numId="8">
    <w:abstractNumId w:val="7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OysDCwNLI0MLawMDFS0lEKTi0uzszPAykwrAUA0zFlA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her Drug Monitoring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vwdx5eadtrfieswwxpp2ajsrp2f0w25twa&quot;&gt;My EndNote Library&lt;record-ids&gt;&lt;item&gt;1007&lt;/item&gt;&lt;item&gt;1011&lt;/item&gt;&lt;item&gt;1021&lt;/item&gt;&lt;item&gt;1033&lt;/item&gt;&lt;item&gt;1034&lt;/item&gt;&lt;item&gt;1036&lt;/item&gt;&lt;item&gt;1046&lt;/item&gt;&lt;item&gt;1054&lt;/item&gt;&lt;item&gt;1058&lt;/item&gt;&lt;item&gt;1066&lt;/item&gt;&lt;item&gt;1067&lt;/item&gt;&lt;item&gt;1070&lt;/item&gt;&lt;item&gt;1096&lt;/item&gt;&lt;item&gt;1097&lt;/item&gt;&lt;item&gt;1100&lt;/item&gt;&lt;item&gt;1108&lt;/item&gt;&lt;item&gt;1127&lt;/item&gt;&lt;item&gt;1133&lt;/item&gt;&lt;item&gt;1156&lt;/item&gt;&lt;item&gt;1158&lt;/item&gt;&lt;item&gt;1159&lt;/item&gt;&lt;item&gt;1160&lt;/item&gt;&lt;item&gt;1162&lt;/item&gt;&lt;item&gt;1170&lt;/item&gt;&lt;item&gt;1172&lt;/item&gt;&lt;item&gt;1185&lt;/item&gt;&lt;item&gt;1186&lt;/item&gt;&lt;item&gt;1189&lt;/item&gt;&lt;item&gt;1194&lt;/item&gt;&lt;item&gt;1195&lt;/item&gt;&lt;item&gt;1198&lt;/item&gt;&lt;item&gt;1208&lt;/item&gt;&lt;item&gt;1211&lt;/item&gt;&lt;item&gt;1217&lt;/item&gt;&lt;item&gt;1252&lt;/item&gt;&lt;item&gt;1258&lt;/item&gt;&lt;item&gt;1311&lt;/item&gt;&lt;item&gt;1312&lt;/item&gt;&lt;item&gt;1386&lt;/item&gt;&lt;item&gt;1389&lt;/item&gt;&lt;item&gt;1391&lt;/item&gt;&lt;item&gt;1393&lt;/item&gt;&lt;item&gt;1399&lt;/item&gt;&lt;item&gt;1405&lt;/item&gt;&lt;item&gt;1406&lt;/item&gt;&lt;item&gt;1408&lt;/item&gt;&lt;item&gt;1412&lt;/item&gt;&lt;item&gt;1413&lt;/item&gt;&lt;item&gt;1415&lt;/item&gt;&lt;item&gt;1418&lt;/item&gt;&lt;item&gt;1428&lt;/item&gt;&lt;item&gt;1430&lt;/item&gt;&lt;item&gt;1432&lt;/item&gt;&lt;item&gt;1434&lt;/item&gt;&lt;item&gt;1435&lt;/item&gt;&lt;item&gt;1436&lt;/item&gt;&lt;item&gt;1438&lt;/item&gt;&lt;item&gt;1440&lt;/item&gt;&lt;item&gt;1441&lt;/item&gt;&lt;item&gt;1443&lt;/item&gt;&lt;item&gt;1445&lt;/item&gt;&lt;item&gt;1476&lt;/item&gt;&lt;item&gt;1482&lt;/item&gt;&lt;item&gt;1483&lt;/item&gt;&lt;item&gt;1484&lt;/item&gt;&lt;item&gt;1486&lt;/item&gt;&lt;item&gt;1491&lt;/item&gt;&lt;item&gt;1502&lt;/item&gt;&lt;item&gt;1504&lt;/item&gt;&lt;item&gt;1505&lt;/item&gt;&lt;item&gt;1524&lt;/item&gt;&lt;item&gt;1525&lt;/item&gt;&lt;item&gt;1530&lt;/item&gt;&lt;/record-ids&gt;&lt;/item&gt;&lt;/Libraries&gt;"/>
  </w:docVars>
  <w:rsids>
    <w:rsidRoot w:val="00167F41"/>
    <w:rsid w:val="0007677D"/>
    <w:rsid w:val="0008229F"/>
    <w:rsid w:val="00091AD5"/>
    <w:rsid w:val="00141690"/>
    <w:rsid w:val="00151DCB"/>
    <w:rsid w:val="00167F41"/>
    <w:rsid w:val="00196E1B"/>
    <w:rsid w:val="002B5771"/>
    <w:rsid w:val="002D3BE0"/>
    <w:rsid w:val="002D50A0"/>
    <w:rsid w:val="00511E8A"/>
    <w:rsid w:val="00564A42"/>
    <w:rsid w:val="006C417C"/>
    <w:rsid w:val="007A5923"/>
    <w:rsid w:val="007B1404"/>
    <w:rsid w:val="007F5EFB"/>
    <w:rsid w:val="007F675D"/>
    <w:rsid w:val="00891E0E"/>
    <w:rsid w:val="008F3E45"/>
    <w:rsid w:val="009003F5"/>
    <w:rsid w:val="00911528"/>
    <w:rsid w:val="00952115"/>
    <w:rsid w:val="009711E6"/>
    <w:rsid w:val="009F0283"/>
    <w:rsid w:val="00AB28CB"/>
    <w:rsid w:val="00AC6ECB"/>
    <w:rsid w:val="00B0173D"/>
    <w:rsid w:val="00B632C8"/>
    <w:rsid w:val="00BE72FF"/>
    <w:rsid w:val="00BF48CB"/>
    <w:rsid w:val="00C94248"/>
    <w:rsid w:val="00D1618A"/>
    <w:rsid w:val="00E76DE6"/>
    <w:rsid w:val="00F33A0D"/>
    <w:rsid w:val="00F356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mn-Mong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A775D24"/>
  <w15:docId w15:val="{EDBFEF1C-9D34-434A-AA17-2BD86A424D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167F41"/>
    <w:pPr>
      <w:spacing w:after="200" w:line="360" w:lineRule="auto"/>
    </w:pPr>
    <w:rPr>
      <w:rFonts w:eastAsiaTheme="minorHAnsi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7F4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7F4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67F4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67F41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GB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167F41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167F41"/>
    <w:rPr>
      <w:rFonts w:asciiTheme="majorHAnsi" w:eastAsiaTheme="majorEastAsia" w:hAnsiTheme="majorHAnsi" w:cstheme="majorBidi"/>
      <w:b/>
      <w:bCs/>
      <w:color w:val="4472C4" w:themeColor="accent1"/>
      <w:lang w:val="en-GB" w:eastAsia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167F41"/>
    <w:pPr>
      <w:numPr>
        <w:ilvl w:val="1"/>
      </w:numPr>
    </w:pPr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167F41"/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  <w:lang w:val="en-GB" w:eastAsia="en-US"/>
    </w:rPr>
  </w:style>
  <w:style w:type="paragraph" w:styleId="ListParagraph">
    <w:name w:val="List Paragraph"/>
    <w:basedOn w:val="Normal"/>
    <w:uiPriority w:val="34"/>
    <w:qFormat/>
    <w:rsid w:val="00167F41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167F41"/>
    <w:pPr>
      <w:pBdr>
        <w:bottom w:val="single" w:sz="8" w:space="4" w:color="4472C4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167F41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  <w:lang w:val="en-GB" w:eastAsia="en-US"/>
    </w:rPr>
  </w:style>
  <w:style w:type="character" w:styleId="Hyperlink">
    <w:name w:val="Hyperlink"/>
    <w:basedOn w:val="DefaultParagraphFont"/>
    <w:uiPriority w:val="99"/>
    <w:unhideWhenUsed/>
    <w:rsid w:val="00167F41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67F4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7F41"/>
    <w:rPr>
      <w:rFonts w:ascii="Calibri" w:eastAsiaTheme="minorHAnsi" w:hAnsi="Calibri"/>
      <w:noProof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167F4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7F41"/>
    <w:rPr>
      <w:rFonts w:ascii="Calibri" w:eastAsiaTheme="minorHAnsi" w:hAnsi="Calibri"/>
      <w:noProof/>
      <w:lang w:eastAsia="en-US"/>
    </w:rPr>
  </w:style>
  <w:style w:type="character" w:styleId="CommentReference">
    <w:name w:val="annotation reference"/>
    <w:basedOn w:val="DefaultParagraphFont"/>
    <w:uiPriority w:val="99"/>
    <w:unhideWhenUsed/>
    <w:rsid w:val="00167F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67F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67F41"/>
    <w:rPr>
      <w:rFonts w:eastAsiaTheme="minorHAnsi"/>
      <w:sz w:val="20"/>
      <w:szCs w:val="20"/>
      <w:lang w:val="en-GB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7F41"/>
    <w:rPr>
      <w:rFonts w:eastAsiaTheme="minorHAnsi"/>
      <w:b/>
      <w:bCs/>
      <w:sz w:val="20"/>
      <w:szCs w:val="20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7F41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67F4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7F41"/>
    <w:rPr>
      <w:rFonts w:ascii="Tahoma" w:eastAsiaTheme="minorHAnsi" w:hAnsi="Tahoma" w:cs="Tahoma"/>
      <w:sz w:val="16"/>
      <w:szCs w:val="16"/>
      <w:lang w:val="en-GB" w:eastAsia="en-US"/>
    </w:rPr>
  </w:style>
  <w:style w:type="table" w:styleId="TableGrid">
    <w:name w:val="Table Grid"/>
    <w:basedOn w:val="TableNormal"/>
    <w:uiPriority w:val="59"/>
    <w:rsid w:val="00167F41"/>
    <w:pPr>
      <w:spacing w:after="0" w:line="240" w:lineRule="auto"/>
    </w:pPr>
    <w:rPr>
      <w:rFonts w:eastAsiaTheme="minorHAnsi"/>
      <w:lang w:val="nl-NL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chtelijst1">
    <w:name w:val="Lichte lijst1"/>
    <w:basedOn w:val="TableNormal"/>
    <w:uiPriority w:val="61"/>
    <w:rsid w:val="00167F41"/>
    <w:pPr>
      <w:spacing w:after="0" w:line="240" w:lineRule="auto"/>
    </w:pPr>
    <w:rPr>
      <w:rFonts w:eastAsiaTheme="minorHAnsi"/>
      <w:lang w:val="nl-NL" w:eastAsia="en-US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Gemiddeldelijst21">
    <w:name w:val="Gemiddelde lijst 21"/>
    <w:basedOn w:val="TableNormal"/>
    <w:uiPriority w:val="66"/>
    <w:rsid w:val="00167F4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nl-NL" w:eastAsia="en-US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167F41"/>
    <w:pPr>
      <w:spacing w:line="240" w:lineRule="auto"/>
    </w:pPr>
    <w:rPr>
      <w:b/>
      <w:bCs/>
      <w:color w:val="4472C4" w:themeColor="accent1"/>
      <w:sz w:val="18"/>
      <w:szCs w:val="18"/>
    </w:rPr>
  </w:style>
  <w:style w:type="paragraph" w:styleId="NormalWeb">
    <w:name w:val="Normal (Web)"/>
    <w:basedOn w:val="Normal"/>
    <w:uiPriority w:val="99"/>
    <w:unhideWhenUsed/>
    <w:rsid w:val="00167F4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NoSpacing">
    <w:name w:val="No Spacing"/>
    <w:uiPriority w:val="1"/>
    <w:qFormat/>
    <w:rsid w:val="00167F41"/>
    <w:pPr>
      <w:spacing w:after="0" w:line="240" w:lineRule="auto"/>
    </w:pPr>
    <w:rPr>
      <w:rFonts w:eastAsiaTheme="minorHAnsi"/>
      <w:lang w:val="en-GB" w:eastAsia="en-US"/>
    </w:rPr>
  </w:style>
  <w:style w:type="character" w:styleId="LineNumber">
    <w:name w:val="line number"/>
    <w:basedOn w:val="DefaultParagraphFont"/>
    <w:uiPriority w:val="99"/>
    <w:semiHidden/>
    <w:unhideWhenUsed/>
    <w:rsid w:val="00167F41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67F41"/>
    <w:rPr>
      <w:rFonts w:ascii="Tahoma" w:eastAsiaTheme="minorHAnsi" w:hAnsi="Tahoma" w:cs="Tahoma"/>
      <w:sz w:val="16"/>
      <w:szCs w:val="16"/>
      <w:lang w:val="en-GB"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67F41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67F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7F41"/>
    <w:rPr>
      <w:rFonts w:eastAsiaTheme="minorHAnsi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167F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7F41"/>
    <w:rPr>
      <w:rFonts w:eastAsiaTheme="minorHAnsi"/>
      <w:lang w:val="en-GB" w:eastAsia="en-US"/>
    </w:rPr>
  </w:style>
  <w:style w:type="paragraph" w:customStyle="1" w:styleId="Default">
    <w:name w:val="Default"/>
    <w:rsid w:val="00167F41"/>
    <w:pPr>
      <w:autoSpaceDE w:val="0"/>
      <w:autoSpaceDN w:val="0"/>
      <w:adjustRightInd w:val="0"/>
      <w:spacing w:after="0" w:line="240" w:lineRule="auto"/>
    </w:pPr>
    <w:rPr>
      <w:rFonts w:ascii="Times New Roman" w:eastAsiaTheme="minorHAnsi" w:hAnsi="Times New Roman" w:cs="Times New Roman"/>
      <w:color w:val="000000"/>
      <w:sz w:val="24"/>
      <w:szCs w:val="24"/>
      <w:lang w:val="nl-NL" w:eastAsia="en-US"/>
    </w:rPr>
  </w:style>
  <w:style w:type="character" w:customStyle="1" w:styleId="tablefootnote">
    <w:name w:val="table_footnote"/>
    <w:basedOn w:val="DefaultParagraphFont"/>
    <w:rsid w:val="00167F41"/>
  </w:style>
  <w:style w:type="paragraph" w:styleId="EndnoteText">
    <w:name w:val="endnote text"/>
    <w:basedOn w:val="Normal"/>
    <w:link w:val="EndnoteTextChar"/>
    <w:uiPriority w:val="99"/>
    <w:semiHidden/>
    <w:unhideWhenUsed/>
    <w:rsid w:val="007F5EFB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F5EFB"/>
    <w:rPr>
      <w:rFonts w:eastAsiaTheme="minorHAnsi"/>
      <w:sz w:val="20"/>
      <w:szCs w:val="20"/>
      <w:lang w:val="en-GB"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7F5EF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idsinfo.nih.gov/contentfiles/lvguidelines/PediatricGuidelines.pdf" TargetMode="External"/><Relationship Id="rId13" Type="http://schemas.openxmlformats.org/officeDocument/2006/relationships/hyperlink" Target="https://www.accessdata.fda.gov/drugsatfda_docs/label/2011/020972s038lbl.pdf" TargetMode="External"/><Relationship Id="rId18" Type="http://schemas.openxmlformats.org/officeDocument/2006/relationships/hyperlink" Target="https://www.accessdata.fda.gov/drugsatfda_docs/label/2018/021976s047_202895S021lbl.pdf" TargetMode="External"/><Relationship Id="rId3" Type="http://schemas.openxmlformats.org/officeDocument/2006/relationships/styles" Target="styles.xml"/><Relationship Id="rId21" Type="http://schemas.openxmlformats.org/officeDocument/2006/relationships/hyperlink" Target="http://www.croiconference.org/sites/all/abstracts/901.pdf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regist2.virology-education.com/presentations/2018/10PED/16_ruel.pdf" TargetMode="External"/><Relationship Id="rId17" Type="http://schemas.openxmlformats.org/officeDocument/2006/relationships/hyperlink" Target="https://www.accessdata.fda.gov/drugsatfda_docs/label/2018/021567s042,206352s007lbl.pdf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www.accessdata.fda.gov/drugsatfda_docs/nda/2011/202022Orig1s000ClinPharmR.pdf" TargetMode="External"/><Relationship Id="rId20" Type="http://schemas.openxmlformats.org/officeDocument/2006/relationships/hyperlink" Target="https://www.accessdata.fda.gov/drugsatfda_docs/label/2017/021251s055,021906s050lbl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regist2.virology-education.com/presentations/2018/10PED/17_turkova.pdf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://www.croiconference.org/sessions/rilpivirine-pharmacokinetics-hiv-1-infected-adolescents-substudy-paint-phase-ii-trial" TargetMode="External"/><Relationship Id="rId23" Type="http://schemas.openxmlformats.org/officeDocument/2006/relationships/hyperlink" Target="https://www.accessdata.fda.gov/drugsatfda_docs/nda/2013/205786Orig1s000SumR.pdf" TargetMode="External"/><Relationship Id="rId10" Type="http://schemas.openxmlformats.org/officeDocument/2006/relationships/hyperlink" Target="http://regist2.virology-education.com/presentations/2018/10PED/31_bollen.pdf" TargetMode="External"/><Relationship Id="rId19" Type="http://schemas.openxmlformats.org/officeDocument/2006/relationships/hyperlink" Target="https://www.accessdata.fda.gov/drugsatfda_docs/nda/2011/202895Orig1s000ClinPharmR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who.int/hiv/pub/guidelines/ARV_Guidelines-2018-Annex3.pdf?ua=1" TargetMode="External"/><Relationship Id="rId14" Type="http://schemas.openxmlformats.org/officeDocument/2006/relationships/hyperlink" Target="http://www.ema.europa.eu/docs/en_GB/document_library/EPAR_-_Product_Information/human/000183/WC500051481.pdf" TargetMode="External"/><Relationship Id="rId22" Type="http://schemas.openxmlformats.org/officeDocument/2006/relationships/hyperlink" Target="http://www.croiconference.org/sessions/raltegravir-pharmacokinetics-and-safety-hiv-1-exposed-neonates-dose-finding-stud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8BE3299-0BB7-4B08-A9A8-33A153880C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</TotalTime>
  <Pages>72</Pages>
  <Words>19716</Words>
  <Characters>112386</Characters>
  <Application>Microsoft Office Word</Application>
  <DocSecurity>0</DocSecurity>
  <Lines>936</Lines>
  <Paragraphs>26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1318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ao, Wanzhu</dc:creator>
  <cp:lastModifiedBy>Waalewijn, Hylke</cp:lastModifiedBy>
  <cp:revision>10</cp:revision>
  <cp:lastPrinted>2020-11-16T10:20:00Z</cp:lastPrinted>
  <dcterms:created xsi:type="dcterms:W3CDTF">2019-05-10T14:54:00Z</dcterms:created>
  <dcterms:modified xsi:type="dcterms:W3CDTF">2020-11-16T10:40:00Z</dcterms:modified>
</cp:coreProperties>
</file>